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7CDFA796" w14:textId="57F31BB7" w:rsidR="00AE30CA" w:rsidRPr="00BD1864" w:rsidRDefault="00AE30CA" w:rsidP="00A76026">
      <w:pPr>
        <w:spacing w:line="360" w:lineRule="auto"/>
        <w:jc w:val="center"/>
        <w:rPr>
          <w:rFonts w:ascii="Arial" w:hAnsi="Arial" w:cs="Arial"/>
          <w:b/>
          <w:bCs/>
          <w:sz w:val="22"/>
          <w:szCs w:val="22"/>
        </w:rPr>
      </w:pPr>
      <w:r w:rsidRPr="00BD1864">
        <w:rPr>
          <w:rFonts w:ascii="Arial" w:hAnsi="Arial" w:cs="Arial"/>
          <w:b/>
          <w:bCs/>
          <w:sz w:val="22"/>
          <w:szCs w:val="22"/>
        </w:rPr>
        <w:t>Supplementary Materials</w:t>
      </w:r>
    </w:p>
    <w:p w14:paraId="2D1AE262" w14:textId="77777777" w:rsidR="007E479B" w:rsidRPr="00BD1864" w:rsidRDefault="007E479B" w:rsidP="007E479B">
      <w:pPr>
        <w:spacing w:after="0" w:line="276" w:lineRule="auto"/>
        <w:rPr>
          <w:rFonts w:ascii="Arial" w:hAnsi="Arial" w:cs="Arial"/>
          <w:sz w:val="22"/>
          <w:szCs w:val="22"/>
        </w:rPr>
      </w:pPr>
      <w:r w:rsidRPr="00BD1864">
        <w:rPr>
          <w:rFonts w:ascii="Arial" w:hAnsi="Arial" w:cs="Arial"/>
          <w:b/>
          <w:sz w:val="22"/>
          <w:szCs w:val="22"/>
        </w:rPr>
        <w:t>Table S1</w:t>
      </w:r>
    </w:p>
    <w:p w14:paraId="7B6B81B8" w14:textId="77777777" w:rsidR="007E479B" w:rsidRPr="00BD1864" w:rsidRDefault="007E479B" w:rsidP="007E479B">
      <w:pPr>
        <w:spacing w:line="480" w:lineRule="auto"/>
        <w:rPr>
          <w:rFonts w:ascii="Arial" w:hAnsi="Arial" w:cs="Arial"/>
          <w:i/>
          <w:sz w:val="22"/>
          <w:szCs w:val="22"/>
        </w:rPr>
      </w:pPr>
      <w:r w:rsidRPr="00BD1864">
        <w:rPr>
          <w:rFonts w:ascii="Arial" w:hAnsi="Arial" w:cs="Arial"/>
          <w:i/>
          <w:sz w:val="22"/>
          <w:szCs w:val="22"/>
        </w:rPr>
        <w:t>List of Dimensions and Subdimensions Identified for Item Sorting (Presented in Alphabetical Order)</w:t>
      </w:r>
    </w:p>
    <w:tbl>
      <w:tblPr>
        <w:tblW w:w="14340" w:type="dxa"/>
        <w:tblBorders>
          <w:top w:val="single" w:sz="6" w:space="0" w:color="000000"/>
          <w:left w:val="single" w:sz="6" w:space="0" w:color="000000"/>
          <w:bottom w:val="single" w:sz="6" w:space="0" w:color="000000"/>
          <w:right w:val="single" w:sz="6" w:space="0" w:color="000000"/>
          <w:insideH w:val="single" w:sz="6" w:space="0" w:color="000000"/>
          <w:insideV w:val="single" w:sz="6" w:space="0" w:color="000000"/>
        </w:tblBorders>
        <w:tblLayout w:type="fixed"/>
        <w:tblCellMar>
          <w:top w:w="100" w:type="dxa"/>
          <w:left w:w="100" w:type="dxa"/>
          <w:bottom w:w="100" w:type="dxa"/>
          <w:right w:w="100" w:type="dxa"/>
        </w:tblCellMar>
        <w:tblLook w:val="0600" w:firstRow="0" w:lastRow="0" w:firstColumn="0" w:lastColumn="0" w:noHBand="1" w:noVBand="1"/>
      </w:tblPr>
      <w:tblGrid>
        <w:gridCol w:w="3420"/>
        <w:gridCol w:w="5460"/>
        <w:gridCol w:w="5460"/>
      </w:tblGrid>
      <w:tr w:rsidR="007E479B" w:rsidRPr="00BD1864" w14:paraId="49DCA0E7" w14:textId="77777777" w:rsidTr="003F1CF2">
        <w:trPr>
          <w:trHeight w:val="300"/>
        </w:trPr>
        <w:tc>
          <w:tcPr>
            <w:tcW w:w="3420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665C71EB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Dimension</w:t>
            </w:r>
          </w:p>
        </w:tc>
        <w:tc>
          <w:tcPr>
            <w:tcW w:w="5460" w:type="dxa"/>
            <w:tcBorders>
              <w:top w:val="single" w:sz="8" w:space="0" w:color="000000" w:themeColor="text1"/>
              <w:bottom w:val="single" w:sz="8" w:space="0" w:color="000000" w:themeColor="text1"/>
            </w:tcBorders>
          </w:tcPr>
          <w:p w14:paraId="038B2ACD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Definition</w:t>
            </w:r>
          </w:p>
        </w:tc>
        <w:tc>
          <w:tcPr>
            <w:tcW w:w="5460" w:type="dxa"/>
            <w:tcBorders>
              <w:top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0CF5B991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Subdimension</w:t>
            </w:r>
          </w:p>
        </w:tc>
      </w:tr>
      <w:tr w:rsidR="007E479B" w:rsidRPr="00BD1864" w14:paraId="3F23CCA6" w14:textId="77777777" w:rsidTr="003F1CF2">
        <w:trPr>
          <w:trHeight w:val="1635"/>
        </w:trPr>
        <w:tc>
          <w:tcPr>
            <w:tcW w:w="3420" w:type="dxa"/>
            <w:tcBorders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3015A4B9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Activities and functioning</w:t>
            </w:r>
          </w:p>
          <w:p w14:paraId="495D08C6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</w:p>
          <w:p w14:paraId="11267D48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 xml:space="preserve"> </w:t>
            </w:r>
          </w:p>
        </w:tc>
        <w:tc>
          <w:tcPr>
            <w:tcW w:w="5460" w:type="dxa"/>
            <w:tcBorders>
              <w:bottom w:val="single" w:sz="8" w:space="0" w:color="000000" w:themeColor="text1"/>
            </w:tcBorders>
            <w:vAlign w:val="center"/>
          </w:tcPr>
          <w:p w14:paraId="0CA0F579" w14:textId="77777777" w:rsidR="007E479B" w:rsidRPr="00BD1864" w:rsidRDefault="007E479B" w:rsidP="003F1CF2">
            <w:pPr>
              <w:spacing w:line="240" w:lineRule="auto"/>
              <w:rPr>
                <w:rFonts w:ascii="Arial" w:eastAsia="Calibri" w:hAnsi="Arial" w:cs="Arial"/>
                <w:color w:val="0E2841" w:themeColor="text2"/>
                <w:sz w:val="22"/>
                <w:szCs w:val="22"/>
              </w:rPr>
            </w:pPr>
            <w:r w:rsidRPr="00BD1864">
              <w:rPr>
                <w:rFonts w:ascii="Arial" w:eastAsia="Calibri" w:hAnsi="Arial" w:cs="Arial"/>
                <w:color w:val="0E2841" w:themeColor="text2"/>
                <w:sz w:val="22"/>
                <w:szCs w:val="22"/>
              </w:rPr>
              <w:t xml:space="preserve">Behaviour and activities that characterize daily life. This involves the specific activities we fill our time with, and our ability to undertake these tasks </w:t>
            </w:r>
            <w:r w:rsidRPr="00BD186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Pr="00BD186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Linton&lt;/Author&gt;&lt;Year&gt;2016&lt;/Year&gt;&lt;RecNum&gt;2816&lt;/RecNum&gt;&lt;DisplayText&gt;(Linton et al., 2016)&lt;/DisplayText&gt;&lt;record&gt;&lt;rec-number&gt;2816&lt;/rec-number&gt;&lt;foreign-keys&gt;&lt;key app="EN" db-id="5dzp5fs9dffxxeez204vdsp92twzz2a0rs5t" timestamp="1671500260"&gt;2816&lt;/key&gt;&lt;/foreign-keys&gt;&lt;ref-type name="Journal Article"&gt;17&lt;/ref-type&gt;&lt;contributors&gt;&lt;authors&gt;&lt;author&gt;Linton, Myles-Jay&lt;/author&gt;&lt;author&gt;Dieppe, Paul&lt;/author&gt;&lt;author&gt;Medina-Lara, Antonieta&lt;/author&gt;&lt;/authors&gt;&lt;/contributors&gt;&lt;titles&gt;&lt;title&gt;Review of 99 self-report measures for assessing well-being in adults: exploring dimensions of well-being and developments over time&lt;/title&gt;&lt;secondary-title&gt;BMJ open&lt;/secondary-title&gt;&lt;/titles&gt;&lt;pages&gt;e010641&lt;/pages&gt;&lt;volume&gt;6&lt;/volume&gt;&lt;number&gt;7&lt;/number&gt;&lt;section&gt;Linton, Myles-Jay. Health Economics Group, University of Exeter, Exeter, UK.&amp;#xD;Dieppe, Paul. Institute of Health Research, University of Exeter, Exeter, UK.&amp;#xD;Medina-Lara, Antonieta. Health Economics Group, University of Exeter, Exeter, UK.&lt;/section&gt;&lt;keywords&gt;&lt;keyword&gt;*Activities of Daily Living&lt;/keyword&gt;&lt;keyword&gt;*Health Status&lt;/keyword&gt;&lt;keyword&gt;Humans&lt;/keyword&gt;&lt;keyword&gt;*Mental Health&lt;/keyword&gt;&lt;keyword&gt;*Self Report&lt;/keyword&gt;&lt;keyword&gt;*Spirituality&lt;/keyword&gt;&lt;keyword&gt;Surveys and Questionnaires&lt;/keyword&gt;&lt;/keywords&gt;&lt;dates&gt;&lt;year&gt;2016&lt;/year&gt;&lt;/dates&gt;&lt;pub-location&gt;England&lt;/pub-location&gt;&lt;isbn&gt;2044-6055&lt;/isbn&gt;&lt;urls&gt;&lt;related-urls&gt;&lt;url&gt;http://ovidsp.ovid.com/ovidweb.cgi?T=JS&amp;amp;PAGE=reference&amp;amp;D=med13&amp;amp;NEWS=N&amp;amp;AN=27388349&lt;/url&gt;&lt;/related-urls&gt;&lt;/urls&gt;&lt;electronic-resource-num&gt;https://dx.doi.org/10.1136/bmjopen-2015-010641&lt;/electronic-resource-num&gt;&lt;access-date&gt;20160707//&lt;/access-date&gt;&lt;/record&gt;&lt;/Cite&gt;&lt;/EndNote&gt;</w:instrText>
            </w:r>
            <w:r w:rsidRPr="00BD186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Pr="00BD1864">
              <w:rPr>
                <w:rFonts w:ascii="Arial" w:hAnsi="Arial" w:cs="Arial"/>
                <w:noProof/>
                <w:sz w:val="22"/>
                <w:szCs w:val="22"/>
              </w:rPr>
              <w:t>(Linton et al., 2016)</w:t>
            </w:r>
            <w:r w:rsidRPr="00BD186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BD1864">
              <w:rPr>
                <w:rFonts w:ascii="Arial" w:hAnsi="Arial" w:cs="Arial"/>
                <w:sz w:val="22"/>
                <w:szCs w:val="22"/>
              </w:rPr>
              <w:t>.</w:t>
            </w:r>
          </w:p>
        </w:tc>
        <w:tc>
          <w:tcPr>
            <w:tcW w:w="5460" w:type="dxa"/>
            <w:tcBorders>
              <w:bottom w:val="single" w:sz="8" w:space="0" w:color="000000" w:themeColor="text1"/>
              <w:right w:val="single" w:sz="8" w:space="0" w:color="000000" w:themeColor="text1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15F5CCEB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Daily activities (DA)</w:t>
            </w:r>
          </w:p>
          <w:p w14:paraId="11C3226C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Leisure (L)</w:t>
            </w:r>
          </w:p>
          <w:p w14:paraId="060C54EA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Physical Ability (PA)</w:t>
            </w:r>
          </w:p>
          <w:p w14:paraId="22225A05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 xml:space="preserve"> </w:t>
            </w:r>
          </w:p>
          <w:p w14:paraId="1AE43076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i/>
                <w:sz w:val="22"/>
                <w:szCs w:val="22"/>
                <w:lang w:val="en-US"/>
              </w:rPr>
              <w:t>Note:</w:t>
            </w:r>
            <w:r w:rsidRPr="00BD1864">
              <w:rPr>
                <w:rFonts w:ascii="Arial" w:hAnsi="Arial" w:cs="Arial"/>
                <w:sz w:val="22"/>
                <w:szCs w:val="22"/>
                <w:lang w:val="en-US"/>
              </w:rPr>
              <w:t xml:space="preserve"> items related to specific behaviors associated with disability were removed</w:t>
            </w:r>
          </w:p>
        </w:tc>
      </w:tr>
      <w:tr w:rsidR="007E479B" w:rsidRPr="00BD1864" w14:paraId="71727395" w14:textId="77777777" w:rsidTr="003F1CF2">
        <w:trPr>
          <w:trHeight w:val="555"/>
        </w:trPr>
        <w:tc>
          <w:tcPr>
            <w:tcW w:w="3420" w:type="dxa"/>
            <w:tcBorders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5B6ED578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Autonomy</w:t>
            </w:r>
          </w:p>
        </w:tc>
        <w:tc>
          <w:tcPr>
            <w:tcW w:w="5460" w:type="dxa"/>
            <w:tcBorders>
              <w:bottom w:val="single" w:sz="8" w:space="0" w:color="000000" w:themeColor="text1"/>
            </w:tcBorders>
            <w:vAlign w:val="center"/>
          </w:tcPr>
          <w:p w14:paraId="46003C47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BD1864">
              <w:rPr>
                <w:rFonts w:ascii="Arial" w:eastAsia="Calibri" w:hAnsi="Arial" w:cs="Arial"/>
                <w:color w:val="0E2841" w:themeColor="text2"/>
                <w:sz w:val="22"/>
                <w:szCs w:val="22"/>
              </w:rPr>
              <w:t xml:space="preserve">The perception that we have ownership over our </w:t>
            </w:r>
            <w:proofErr w:type="spellStart"/>
            <w:r w:rsidRPr="00BD1864">
              <w:rPr>
                <w:rFonts w:ascii="Arial" w:eastAsia="Calibri" w:hAnsi="Arial" w:cs="Arial"/>
                <w:color w:val="0E2841" w:themeColor="text2"/>
                <w:sz w:val="22"/>
                <w:szCs w:val="22"/>
              </w:rPr>
              <w:t>behavior</w:t>
            </w:r>
            <w:proofErr w:type="spellEnd"/>
            <w:r w:rsidRPr="00BD1864">
              <w:rPr>
                <w:rFonts w:ascii="Arial" w:eastAsia="Calibri" w:hAnsi="Arial" w:cs="Arial"/>
                <w:color w:val="0E2841" w:themeColor="text2"/>
                <w:sz w:val="22"/>
                <w:szCs w:val="22"/>
              </w:rPr>
              <w:t xml:space="preserve"> and choices </w:t>
            </w:r>
            <w:r w:rsidRPr="00BD1864">
              <w:rPr>
                <w:rFonts w:ascii="Arial" w:eastAsia="Calibri" w:hAnsi="Arial" w:cs="Arial"/>
                <w:color w:val="0E2841" w:themeColor="text2"/>
                <w:sz w:val="22"/>
                <w:szCs w:val="22"/>
              </w:rPr>
              <w:fldChar w:fldCharType="begin"/>
            </w:r>
            <w:r w:rsidRPr="00BD1864">
              <w:rPr>
                <w:rFonts w:ascii="Arial" w:eastAsia="Calibri" w:hAnsi="Arial" w:cs="Arial"/>
                <w:color w:val="0E2841" w:themeColor="text2"/>
                <w:sz w:val="22"/>
                <w:szCs w:val="22"/>
              </w:rPr>
              <w:instrText xml:space="preserve"> ADDIN EN.CITE &lt;EndNote&gt;&lt;Cite&gt;&lt;Author&gt;Ryan&lt;/Author&gt;&lt;Year&gt;2000&lt;/Year&gt;&lt;RecNum&gt;186&lt;/RecNum&gt;&lt;DisplayText&gt;(Ryan &amp;amp; Deci, 2000)&lt;/DisplayText&gt;&lt;record&gt;&lt;rec-number&gt;186&lt;/rec-number&gt;&lt;foreign-keys&gt;&lt;key app="EN" db-id="e5eff5e9ce2xdlee2pcvv5pra0d2txzesape" timestamp="1650526008"&gt;186&lt;/key&gt;&lt;/foreign-keys&gt;&lt;ref-type name="Journal Article"&gt;17&lt;/ref-type&gt;&lt;contributors&gt;&lt;authors&gt;&lt;author&gt;Ryan, Richard M&lt;/author&gt;&lt;author&gt;Deci, Edward L&lt;/author&gt;&lt;/authors&gt;&lt;/contributors&gt;&lt;titles&gt;&lt;title&gt;Self-determination theory and the facilitation of intrinsic motivation, social development, and well-being&lt;/title&gt;&lt;secondary-title&gt;American psychologist&lt;/secondary-title&gt;&lt;/titles&gt;&lt;periodical&gt;&lt;full-title&gt;American psychologist&lt;/full-title&gt;&lt;/periodical&gt;&lt;pages&gt;68&lt;/pages&gt;&lt;volume&gt;55&lt;/volume&gt;&lt;number&gt;1&lt;/number&gt;&lt;dates&gt;&lt;year&gt;2000&lt;/year&gt;&lt;/dates&gt;&lt;isbn&gt;1557987041&lt;/isbn&gt;&lt;urls&gt;&lt;/urls&gt;&lt;/record&gt;&lt;/Cite&gt;&lt;/EndNote&gt;</w:instrText>
            </w:r>
            <w:r w:rsidRPr="00BD1864">
              <w:rPr>
                <w:rFonts w:ascii="Arial" w:eastAsia="Calibri" w:hAnsi="Arial" w:cs="Arial"/>
                <w:color w:val="0E2841" w:themeColor="text2"/>
                <w:sz w:val="22"/>
                <w:szCs w:val="22"/>
              </w:rPr>
              <w:fldChar w:fldCharType="separate"/>
            </w:r>
            <w:r w:rsidRPr="00BD1864">
              <w:rPr>
                <w:rFonts w:ascii="Arial" w:eastAsia="Calibri" w:hAnsi="Arial" w:cs="Arial"/>
                <w:noProof/>
                <w:color w:val="0E2841" w:themeColor="text2"/>
                <w:sz w:val="22"/>
                <w:szCs w:val="22"/>
              </w:rPr>
              <w:t>(Ryan &amp; Deci, 2000)</w:t>
            </w:r>
            <w:r w:rsidRPr="00BD1864">
              <w:rPr>
                <w:rFonts w:ascii="Arial" w:eastAsia="Calibri" w:hAnsi="Arial" w:cs="Arial"/>
                <w:color w:val="0E2841" w:themeColor="text2"/>
                <w:sz w:val="22"/>
                <w:szCs w:val="22"/>
              </w:rPr>
              <w:fldChar w:fldCharType="end"/>
            </w:r>
            <w:r w:rsidRPr="00BD1864">
              <w:rPr>
                <w:rFonts w:ascii="Arial" w:eastAsia="Calibri" w:hAnsi="Arial" w:cs="Arial"/>
                <w:color w:val="0E2841" w:themeColor="text2"/>
                <w:sz w:val="22"/>
                <w:szCs w:val="22"/>
              </w:rPr>
              <w:t>.</w:t>
            </w:r>
          </w:p>
        </w:tc>
        <w:tc>
          <w:tcPr>
            <w:tcW w:w="5460" w:type="dxa"/>
            <w:tcBorders>
              <w:bottom w:val="single" w:sz="8" w:space="0" w:color="000000" w:themeColor="text1"/>
              <w:right w:val="single" w:sz="8" w:space="0" w:color="000000" w:themeColor="text1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121547E9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  <w:lang w:val="en-US"/>
              </w:rPr>
              <w:t>Control over decisions/behaviors (CODB)</w:t>
            </w:r>
          </w:p>
          <w:p w14:paraId="5574807F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Expression of Self (EOS)</w:t>
            </w:r>
          </w:p>
        </w:tc>
      </w:tr>
      <w:tr w:rsidR="007E479B" w:rsidRPr="00BD1864" w14:paraId="2B585CD3" w14:textId="77777777" w:rsidTr="003F1CF2">
        <w:trPr>
          <w:trHeight w:val="1095"/>
        </w:trPr>
        <w:tc>
          <w:tcPr>
            <w:tcW w:w="3420" w:type="dxa"/>
            <w:tcBorders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4EC9071A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Avoidance coping</w:t>
            </w:r>
          </w:p>
        </w:tc>
        <w:tc>
          <w:tcPr>
            <w:tcW w:w="5460" w:type="dxa"/>
            <w:tcBorders>
              <w:bottom w:val="single" w:sz="8" w:space="0" w:color="000000" w:themeColor="text1"/>
            </w:tcBorders>
            <w:vAlign w:val="center"/>
          </w:tcPr>
          <w:p w14:paraId="1122408C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eastAsia="Calibri" w:hAnsi="Arial" w:cs="Arial"/>
                <w:color w:val="0E2841" w:themeColor="text2"/>
                <w:sz w:val="22"/>
                <w:szCs w:val="22"/>
              </w:rPr>
              <w:t xml:space="preserve">Any </w:t>
            </w:r>
            <w:proofErr w:type="spellStart"/>
            <w:r w:rsidRPr="00BD1864">
              <w:rPr>
                <w:rFonts w:ascii="Arial" w:eastAsia="Calibri" w:hAnsi="Arial" w:cs="Arial"/>
                <w:color w:val="0E2841" w:themeColor="text2"/>
                <w:sz w:val="22"/>
                <w:szCs w:val="22"/>
              </w:rPr>
              <w:t>behavioral</w:t>
            </w:r>
            <w:proofErr w:type="spellEnd"/>
            <w:r w:rsidRPr="00BD1864">
              <w:rPr>
                <w:rFonts w:ascii="Arial" w:eastAsia="Calibri" w:hAnsi="Arial" w:cs="Arial"/>
                <w:color w:val="0E2841" w:themeColor="text2"/>
                <w:sz w:val="22"/>
                <w:szCs w:val="22"/>
              </w:rPr>
              <w:t xml:space="preserve">, cognitive, or emotional strategy for managing a stressful event or situation in which a person does not address the problem directly but instead disengages from the situation and averts attention from it </w:t>
            </w:r>
            <w:r w:rsidRPr="00BD186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Pr="00BD186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American Psychological Association&lt;/Author&gt;&lt;Year&gt;2022&lt;/Year&gt;&lt;RecNum&gt;242&lt;/RecNum&gt;&lt;DisplayText&gt;(American Psychological Association, 2022a)&lt;/DisplayText&gt;&lt;record&gt;&lt;rec-number&gt;242&lt;/rec-number&gt;&lt;foreign-keys&gt;&lt;key app="EN" db-id="e5eff5e9ce2xdlee2pcvv5pra0d2txzesape" timestamp="1684112274"&gt;242&lt;/key&gt;&lt;/foreign-keys&gt;&lt;ref-type name="Dictionary"&gt;52&lt;/ref-type&gt;&lt;contributors&gt;&lt;authors&gt;&lt;author&gt;American Psychological Association,&lt;/author&gt;&lt;/authors&gt;&lt;secondary-authors&gt;&lt;author&gt;VandenBos, G. R. &lt;/author&gt;&lt;/secondary-authors&gt;&lt;/contributors&gt;&lt;titles&gt;&lt;title&gt;Avoidance Coping&lt;/title&gt;&lt;secondary-title&gt;APA Dictionary of Psychology&lt;/secondary-title&gt;&lt;/titles&gt;&lt;dates&gt;&lt;year&gt;2022&lt;/year&gt;&lt;/dates&gt;&lt;urls&gt;&lt;related-urls&gt;&lt;url&gt;https://dictionary.apa.org/avoidance-coping&lt;/url&gt;&lt;/related-urls&gt;&lt;/urls&gt;&lt;/record&gt;&lt;/Cite&gt;&lt;/EndNote&gt;</w:instrText>
            </w:r>
            <w:r w:rsidRPr="00BD186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Pr="00BD1864">
              <w:rPr>
                <w:rFonts w:ascii="Arial" w:hAnsi="Arial" w:cs="Arial"/>
                <w:noProof/>
                <w:sz w:val="22"/>
                <w:szCs w:val="22"/>
              </w:rPr>
              <w:t>(American Psychological Association, 2022a)</w:t>
            </w:r>
            <w:r w:rsidRPr="00BD186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BD1864">
              <w:rPr>
                <w:rFonts w:ascii="Arial" w:eastAsia="Calibri" w:hAnsi="Arial" w:cs="Arial"/>
                <w:color w:val="0E2841" w:themeColor="text2"/>
                <w:sz w:val="22"/>
                <w:szCs w:val="22"/>
              </w:rPr>
              <w:t xml:space="preserve">.   </w:t>
            </w:r>
          </w:p>
        </w:tc>
        <w:tc>
          <w:tcPr>
            <w:tcW w:w="5460" w:type="dxa"/>
            <w:tcBorders>
              <w:bottom w:val="single" w:sz="8" w:space="0" w:color="000000" w:themeColor="text1"/>
              <w:right w:val="single" w:sz="8" w:space="0" w:color="000000" w:themeColor="text1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6A12F500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Denial (DEN)</w:t>
            </w:r>
          </w:p>
          <w:p w14:paraId="744DFF67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Distraction (DIS)</w:t>
            </w:r>
          </w:p>
          <w:p w14:paraId="6F4BFCAA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Waiting (WAI)</w:t>
            </w:r>
          </w:p>
          <w:p w14:paraId="5128F553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Withdrawal (WIT)</w:t>
            </w:r>
          </w:p>
        </w:tc>
      </w:tr>
      <w:tr w:rsidR="007E479B" w:rsidRPr="00BD1864" w14:paraId="61E0D3D4" w14:textId="77777777" w:rsidTr="003F1CF2">
        <w:trPr>
          <w:trHeight w:val="300"/>
        </w:trPr>
        <w:tc>
          <w:tcPr>
            <w:tcW w:w="3420" w:type="dxa"/>
            <w:tcBorders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77EDE52A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Calmness</w:t>
            </w:r>
          </w:p>
        </w:tc>
        <w:tc>
          <w:tcPr>
            <w:tcW w:w="5460" w:type="dxa"/>
            <w:tcBorders>
              <w:bottom w:val="single" w:sz="8" w:space="0" w:color="000000" w:themeColor="text1"/>
            </w:tcBorders>
          </w:tcPr>
          <w:p w14:paraId="7C7D6647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 xml:space="preserve">States characterized by low-arousal pleasant feelings, like serenity and peacefulness </w:t>
            </w:r>
            <w:r w:rsidRPr="00BD186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Pr="00BD186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Longo&lt;/Author&gt;&lt;Year&gt;2017&lt;/Year&gt;&lt;RecNum&gt;446&lt;/RecNum&gt;&lt;DisplayText&gt;(Longo et al., 2017)&lt;/DisplayText&gt;&lt;record&gt;&lt;rec-number&gt;446&lt;/rec-number&gt;&lt;foreign-keys&gt;&lt;key app="EN" db-id="ffp290farztd0je0vz15x0fpwps9fv2v0eex" timestamp="1641870693"&gt;446&lt;/key&gt;&lt;/foreign-keys&gt;&lt;ref-type name="Journal Article"&gt;17&lt;/ref-type&gt;&lt;contributors&gt;&lt;authors&gt;&lt;author&gt;Longo, Ylenio&lt;/author&gt;&lt;author&gt;Coyne, Iain&lt;/author&gt;&lt;author&gt;Joseph, Stephen&lt;/author&gt;&lt;/authors&gt;&lt;/contributors&gt;&lt;titles&gt;&lt;title&gt;The scales of general well-being (SGWB)&lt;/title&gt;&lt;secondary-title&gt;Personality and Individual Differences&lt;/secondary-title&gt;&lt;/titles&gt;&lt;periodical&gt;&lt;full-title&gt;Personality and Individual Differences&lt;/full-title&gt;&lt;/periodical&gt;&lt;pages&gt;148-159&lt;/pages&gt;&lt;volume&gt;109&lt;/volume&gt;&lt;dates&gt;&lt;year&gt;2017&lt;/year&gt;&lt;/dates&gt;&lt;isbn&gt;0191-8869&lt;/isbn&gt;&lt;urls&gt;&lt;/urls&gt;&lt;/record&gt;&lt;/Cite&gt;&lt;/EndNote&gt;</w:instrText>
            </w:r>
            <w:r w:rsidRPr="00BD186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Pr="00BD1864">
              <w:rPr>
                <w:rFonts w:ascii="Arial" w:hAnsi="Arial" w:cs="Arial"/>
                <w:noProof/>
                <w:sz w:val="22"/>
                <w:szCs w:val="22"/>
              </w:rPr>
              <w:t>(Longo et al., 2017)</w:t>
            </w:r>
            <w:r w:rsidRPr="00BD186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BD1864">
              <w:rPr>
                <w:rFonts w:ascii="Arial" w:hAnsi="Arial" w:cs="Arial"/>
                <w:sz w:val="22"/>
                <w:szCs w:val="22"/>
              </w:rPr>
              <w:t xml:space="preserve">.   </w:t>
            </w:r>
          </w:p>
        </w:tc>
        <w:tc>
          <w:tcPr>
            <w:tcW w:w="5460" w:type="dxa"/>
            <w:tcBorders>
              <w:bottom w:val="single" w:sz="8" w:space="0" w:color="000000" w:themeColor="text1"/>
              <w:right w:val="single" w:sz="8" w:space="0" w:color="000000" w:themeColor="text1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71C9B2E4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Inner peace (IP)</w:t>
            </w:r>
          </w:p>
        </w:tc>
      </w:tr>
      <w:tr w:rsidR="007E479B" w:rsidRPr="00BD1864" w14:paraId="593BF051" w14:textId="77777777" w:rsidTr="003F1CF2">
        <w:trPr>
          <w:trHeight w:val="1095"/>
        </w:trPr>
        <w:tc>
          <w:tcPr>
            <w:tcW w:w="3420" w:type="dxa"/>
            <w:tcBorders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092B67BA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Competence</w:t>
            </w:r>
          </w:p>
        </w:tc>
        <w:tc>
          <w:tcPr>
            <w:tcW w:w="5460" w:type="dxa"/>
            <w:tcBorders>
              <w:bottom w:val="single" w:sz="8" w:space="0" w:color="000000" w:themeColor="text1"/>
            </w:tcBorders>
            <w:vAlign w:val="center"/>
          </w:tcPr>
          <w:p w14:paraId="6136F9C6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eastAsia="Calibri" w:hAnsi="Arial" w:cs="Arial"/>
                <w:color w:val="0E2841" w:themeColor="text2"/>
                <w:sz w:val="22"/>
                <w:szCs w:val="22"/>
              </w:rPr>
              <w:t xml:space="preserve">Feeling and perceiving oneself as effective and able to overcome challenges, stressors and adversity, and achieve desired outcomes; feeling resilient </w:t>
            </w:r>
            <w:r w:rsidRPr="00BD186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Pr="00BD186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Longo&lt;/Author&gt;&lt;Year&gt;2017&lt;/Year&gt;&lt;RecNum&gt;446&lt;/RecNum&gt;&lt;DisplayText&gt;(Longo et al., 2017)&lt;/DisplayText&gt;&lt;record&gt;&lt;rec-number&gt;446&lt;/rec-number&gt;&lt;foreign-keys&gt;&lt;key app="EN" db-id="ffp290farztd0je0vz15x0fpwps9fv2v0eex" timestamp="1641870693"&gt;446&lt;/key&gt;&lt;/foreign-keys&gt;&lt;ref-type name="Journal Article"&gt;17&lt;/ref-type&gt;&lt;contributors&gt;&lt;authors&gt;&lt;author&gt;Longo, Ylenio&lt;/author&gt;&lt;author&gt;Coyne, Iain&lt;/author&gt;&lt;author&gt;Joseph, Stephen&lt;/author&gt;&lt;/authors&gt;&lt;/contributors&gt;&lt;titles&gt;&lt;title&gt;The scales of general well-being (SGWB)&lt;/title&gt;&lt;secondary-title&gt;Personality and Individual Differences&lt;/secondary-title&gt;&lt;/titles&gt;&lt;periodical&gt;&lt;full-title&gt;Personality and Individual Differences&lt;/full-title&gt;&lt;/periodical&gt;&lt;pages&gt;148-159&lt;/pages&gt;&lt;volume&gt;109&lt;/volume&gt;&lt;dates&gt;&lt;year&gt;2017&lt;/year&gt;&lt;/dates&gt;&lt;isbn&gt;0191-8869&lt;/isbn&gt;&lt;urls&gt;&lt;/urls&gt;&lt;/record&gt;&lt;/Cite&gt;&lt;/EndNote&gt;</w:instrText>
            </w:r>
            <w:r w:rsidRPr="00BD186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Pr="00BD1864">
              <w:rPr>
                <w:rFonts w:ascii="Arial" w:hAnsi="Arial" w:cs="Arial"/>
                <w:noProof/>
                <w:sz w:val="22"/>
                <w:szCs w:val="22"/>
              </w:rPr>
              <w:t>(Longo et al., 2017)</w:t>
            </w:r>
            <w:r w:rsidRPr="00BD186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BD1864">
              <w:rPr>
                <w:rFonts w:ascii="Arial" w:eastAsia="Calibri" w:hAnsi="Arial" w:cs="Arial"/>
                <w:color w:val="0E2841" w:themeColor="text2"/>
                <w:sz w:val="22"/>
                <w:szCs w:val="22"/>
              </w:rPr>
              <w:t xml:space="preserve">.   </w:t>
            </w:r>
          </w:p>
        </w:tc>
        <w:tc>
          <w:tcPr>
            <w:tcW w:w="5460" w:type="dxa"/>
            <w:tcBorders>
              <w:bottom w:val="single" w:sz="8" w:space="0" w:color="000000" w:themeColor="text1"/>
              <w:right w:val="single" w:sz="8" w:space="0" w:color="000000" w:themeColor="text1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15190B68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Adaptability (AD)</w:t>
            </w:r>
          </w:p>
          <w:p w14:paraId="7CD74C86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Goal achievement (GA)</w:t>
            </w:r>
          </w:p>
          <w:p w14:paraId="6A9FB646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Perseverance (PER)</w:t>
            </w:r>
          </w:p>
          <w:p w14:paraId="0C20968A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Problem solving (PS)</w:t>
            </w:r>
          </w:p>
        </w:tc>
      </w:tr>
      <w:tr w:rsidR="007E479B" w:rsidRPr="00BD1864" w14:paraId="38C93C58" w14:textId="77777777" w:rsidTr="003F1CF2">
        <w:trPr>
          <w:trHeight w:val="300"/>
        </w:trPr>
        <w:tc>
          <w:tcPr>
            <w:tcW w:w="3420" w:type="dxa"/>
            <w:tcBorders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6B7F3880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lastRenderedPageBreak/>
              <w:t>Development</w:t>
            </w:r>
          </w:p>
        </w:tc>
        <w:tc>
          <w:tcPr>
            <w:tcW w:w="5460" w:type="dxa"/>
            <w:tcBorders>
              <w:bottom w:val="single" w:sz="8" w:space="0" w:color="000000" w:themeColor="text1"/>
            </w:tcBorders>
            <w:vAlign w:val="center"/>
          </w:tcPr>
          <w:p w14:paraId="0AA787FB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eastAsia="Calibri" w:hAnsi="Arial" w:cs="Arial"/>
                <w:color w:val="0E2841" w:themeColor="text2"/>
                <w:sz w:val="22"/>
                <w:szCs w:val="22"/>
              </w:rPr>
              <w:t xml:space="preserve">Experiencing continuous growth and improvement </w:t>
            </w:r>
            <w:r w:rsidRPr="00BD186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Pr="00BD186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Longo&lt;/Author&gt;&lt;Year&gt;2017&lt;/Year&gt;&lt;RecNum&gt;446&lt;/RecNum&gt;&lt;DisplayText&gt;(Longo et al., 2017)&lt;/DisplayText&gt;&lt;record&gt;&lt;rec-number&gt;446&lt;/rec-number&gt;&lt;foreign-keys&gt;&lt;key app="EN" db-id="ffp290farztd0je0vz15x0fpwps9fv2v0eex" timestamp="1641870693"&gt;446&lt;/key&gt;&lt;/foreign-keys&gt;&lt;ref-type name="Journal Article"&gt;17&lt;/ref-type&gt;&lt;contributors&gt;&lt;authors&gt;&lt;author&gt;Longo, Ylenio&lt;/author&gt;&lt;author&gt;Coyne, Iain&lt;/author&gt;&lt;author&gt;Joseph, Stephen&lt;/author&gt;&lt;/authors&gt;&lt;/contributors&gt;&lt;titles&gt;&lt;title&gt;The scales of general well-being (SGWB)&lt;/title&gt;&lt;secondary-title&gt;Personality and Individual Differences&lt;/secondary-title&gt;&lt;/titles&gt;&lt;periodical&gt;&lt;full-title&gt;Personality and Individual Differences&lt;/full-title&gt;&lt;/periodical&gt;&lt;pages&gt;148-159&lt;/pages&gt;&lt;volume&gt;109&lt;/volume&gt;&lt;dates&gt;&lt;year&gt;2017&lt;/year&gt;&lt;/dates&gt;&lt;isbn&gt;0191-8869&lt;/isbn&gt;&lt;urls&gt;&lt;/urls&gt;&lt;/record&gt;&lt;/Cite&gt;&lt;/EndNote&gt;</w:instrText>
            </w:r>
            <w:r w:rsidRPr="00BD186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Pr="00BD1864">
              <w:rPr>
                <w:rFonts w:ascii="Arial" w:hAnsi="Arial" w:cs="Arial"/>
                <w:noProof/>
                <w:sz w:val="22"/>
                <w:szCs w:val="22"/>
              </w:rPr>
              <w:t>(Longo et al., 2017)</w:t>
            </w:r>
            <w:r w:rsidRPr="00BD186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BD1864">
              <w:rPr>
                <w:rFonts w:ascii="Arial" w:eastAsia="Calibri" w:hAnsi="Arial" w:cs="Arial"/>
                <w:color w:val="0E2841" w:themeColor="text2"/>
                <w:sz w:val="22"/>
                <w:szCs w:val="22"/>
              </w:rPr>
              <w:t xml:space="preserve">.   </w:t>
            </w:r>
          </w:p>
        </w:tc>
        <w:tc>
          <w:tcPr>
            <w:tcW w:w="5460" w:type="dxa"/>
            <w:tcBorders>
              <w:bottom w:val="single" w:sz="8" w:space="0" w:color="000000" w:themeColor="text1"/>
              <w:right w:val="single" w:sz="8" w:space="0" w:color="000000" w:themeColor="text1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581856DD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Growth (GRO)</w:t>
            </w:r>
          </w:p>
        </w:tc>
      </w:tr>
      <w:tr w:rsidR="007E479B" w:rsidRPr="00BD1864" w14:paraId="6FC5B9A8" w14:textId="77777777" w:rsidTr="003F1CF2">
        <w:trPr>
          <w:trHeight w:val="1365"/>
        </w:trPr>
        <w:tc>
          <w:tcPr>
            <w:tcW w:w="3420" w:type="dxa"/>
            <w:tcBorders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1B1CD091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Emotion-focused coping</w:t>
            </w:r>
          </w:p>
        </w:tc>
        <w:tc>
          <w:tcPr>
            <w:tcW w:w="5460" w:type="dxa"/>
            <w:tcBorders>
              <w:bottom w:val="single" w:sz="8" w:space="0" w:color="000000" w:themeColor="text1"/>
            </w:tcBorders>
            <w:vAlign w:val="center"/>
          </w:tcPr>
          <w:p w14:paraId="3B7A00ED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eastAsia="Calibri" w:hAnsi="Arial" w:cs="Arial"/>
                <w:color w:val="0E2841" w:themeColor="text2"/>
                <w:sz w:val="22"/>
                <w:szCs w:val="22"/>
              </w:rPr>
              <w:t xml:space="preserve">A stress-management strategy in which a person focuses on regulating his or her negative emotional reactions to a stressor </w:t>
            </w:r>
            <w:r w:rsidRPr="00BD186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Pr="00BD186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American Psychological Association&lt;/Author&gt;&lt;Year&gt;2022&lt;/Year&gt;&lt;RecNum&gt;243&lt;/RecNum&gt;&lt;DisplayText&gt;(American Psychological Association, 2022b)&lt;/DisplayText&gt;&lt;record&gt;&lt;rec-number&gt;243&lt;/rec-number&gt;&lt;foreign-keys&gt;&lt;key app="EN" db-id="e5eff5e9ce2xdlee2pcvv5pra0d2txzesape" timestamp="1684112310"&gt;243&lt;/key&gt;&lt;/foreign-keys&gt;&lt;ref-type name="Dictionary"&gt;52&lt;/ref-type&gt;&lt;contributors&gt;&lt;authors&gt;&lt;author&gt;American Psychological Association,&lt;/author&gt;&lt;/authors&gt;&lt;secondary-authors&gt;&lt;author&gt;VandenBos, G. R. &lt;/author&gt;&lt;/secondary-authors&gt;&lt;/contributors&gt;&lt;titles&gt;&lt;title&gt;Emotion-focused Coping&lt;/title&gt;&lt;secondary-title&gt;APA Dictionary of Psychology&lt;/secondary-title&gt;&lt;/titles&gt;&lt;dates&gt;&lt;year&gt;2022&lt;/year&gt;&lt;/dates&gt;&lt;urls&gt;&lt;related-urls&gt;&lt;url&gt;https://dictionary.apa.org/emotion-focused-coping&lt;/url&gt;&lt;/related-urls&gt;&lt;/urls&gt;&lt;/record&gt;&lt;/Cite&gt;&lt;/EndNote&gt;</w:instrText>
            </w:r>
            <w:r w:rsidRPr="00BD186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Pr="00BD1864">
              <w:rPr>
                <w:rFonts w:ascii="Arial" w:hAnsi="Arial" w:cs="Arial"/>
                <w:noProof/>
                <w:sz w:val="22"/>
                <w:szCs w:val="22"/>
              </w:rPr>
              <w:t>(American Psychological Association, 2022b)</w:t>
            </w:r>
            <w:r w:rsidRPr="00BD186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BD1864">
              <w:rPr>
                <w:rFonts w:ascii="Arial" w:eastAsia="Calibri" w:hAnsi="Arial" w:cs="Arial"/>
                <w:color w:val="0E2841" w:themeColor="text2"/>
                <w:sz w:val="22"/>
                <w:szCs w:val="22"/>
              </w:rPr>
              <w:t>.</w:t>
            </w:r>
            <w:r w:rsidRPr="00BD1864">
              <w:rPr>
                <w:rFonts w:ascii="Arial" w:eastAsia="Calibri" w:hAnsi="Arial" w:cs="Arial"/>
                <w:color w:val="4A4B51"/>
                <w:sz w:val="22"/>
                <w:szCs w:val="22"/>
              </w:rPr>
              <w:t xml:space="preserve">  </w:t>
            </w:r>
          </w:p>
        </w:tc>
        <w:tc>
          <w:tcPr>
            <w:tcW w:w="5460" w:type="dxa"/>
            <w:tcBorders>
              <w:bottom w:val="single" w:sz="8" w:space="0" w:color="000000" w:themeColor="text1"/>
              <w:right w:val="single" w:sz="8" w:space="0" w:color="000000" w:themeColor="text1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52824B0E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Acceptance (AC)</w:t>
            </w:r>
          </w:p>
          <w:p w14:paraId="6B863272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Emotion regulation (ER)</w:t>
            </w:r>
          </w:p>
          <w:p w14:paraId="164A41DE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  <w:lang w:val="en-US"/>
              </w:rPr>
              <w:t>Humor (HU)</w:t>
            </w:r>
          </w:p>
          <w:p w14:paraId="39CD9E44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Meaning making (MM)</w:t>
            </w:r>
          </w:p>
          <w:p w14:paraId="203D6E85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Support (SUP)</w:t>
            </w:r>
          </w:p>
        </w:tc>
      </w:tr>
      <w:tr w:rsidR="007E479B" w:rsidRPr="00BD1864" w14:paraId="7B942B36" w14:textId="77777777" w:rsidTr="003F1CF2">
        <w:trPr>
          <w:trHeight w:val="300"/>
        </w:trPr>
        <w:tc>
          <w:tcPr>
            <w:tcW w:w="3420" w:type="dxa"/>
            <w:tcBorders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0F705DF7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Engagement</w:t>
            </w:r>
          </w:p>
        </w:tc>
        <w:tc>
          <w:tcPr>
            <w:tcW w:w="5460" w:type="dxa"/>
            <w:tcBorders>
              <w:bottom w:val="single" w:sz="8" w:space="0" w:color="000000" w:themeColor="text1"/>
            </w:tcBorders>
          </w:tcPr>
          <w:p w14:paraId="64D190D7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 xml:space="preserve">Combination of  </w:t>
            </w:r>
            <w:r w:rsidRPr="00BD186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Pr="00BD186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 AuthorYear="1"&gt;&lt;Author&gt;Longo&lt;/Author&gt;&lt;Year&gt;2017&lt;/Year&gt;&lt;RecNum&gt;446&lt;/RecNum&gt;&lt;DisplayText&gt;Longo et al. (2017)&lt;/DisplayText&gt;&lt;record&gt;&lt;rec-number&gt;446&lt;/rec-number&gt;&lt;foreign-keys&gt;&lt;key app="EN" db-id="ffp290farztd0je0vz15x0fpwps9fv2v0eex" timestamp="1641870693"&gt;446&lt;/key&gt;&lt;/foreign-keys&gt;&lt;ref-type name="Journal Article"&gt;17&lt;/ref-type&gt;&lt;contributors&gt;&lt;authors&gt;&lt;author&gt;Longo, Ylenio&lt;/author&gt;&lt;author&gt;Coyne, Iain&lt;/author&gt;&lt;author&gt;Joseph, Stephen&lt;/author&gt;&lt;/authors&gt;&lt;/contributors&gt;&lt;titles&gt;&lt;title&gt;The scales of general well-being (SGWB)&lt;/title&gt;&lt;secondary-title&gt;Personality and Individual Differences&lt;/secondary-title&gt;&lt;/titles&gt;&lt;periodical&gt;&lt;full-title&gt;Personality and Individual Differences&lt;/full-title&gt;&lt;/periodical&gt;&lt;pages&gt;148-159&lt;/pages&gt;&lt;volume&gt;109&lt;/volume&gt;&lt;dates&gt;&lt;year&gt;2017&lt;/year&gt;&lt;/dates&gt;&lt;isbn&gt;0191-8869&lt;/isbn&gt;&lt;urls&gt;&lt;/urls&gt;&lt;/record&gt;&lt;/Cite&gt;&lt;/EndNote&gt;</w:instrText>
            </w:r>
            <w:r w:rsidRPr="00BD186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Pr="00BD1864">
              <w:rPr>
                <w:rFonts w:ascii="Arial" w:hAnsi="Arial" w:cs="Arial"/>
                <w:noProof/>
                <w:sz w:val="22"/>
                <w:szCs w:val="22"/>
              </w:rPr>
              <w:t>Longo et al. (2017)</w:t>
            </w:r>
            <w:r w:rsidRPr="00BD186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BD1864">
              <w:rPr>
                <w:rFonts w:ascii="Arial" w:hAnsi="Arial" w:cs="Arial"/>
                <w:sz w:val="22"/>
                <w:szCs w:val="22"/>
              </w:rPr>
              <w:t xml:space="preserve"> Involvement (Having an absorbing experience in which the individual is completely focused on the task at hand; the flow state) and Self-awareness (consists in knowing oneself and experiencing a state of mindful awareness).</w:t>
            </w:r>
          </w:p>
        </w:tc>
        <w:tc>
          <w:tcPr>
            <w:tcW w:w="5460" w:type="dxa"/>
            <w:tcBorders>
              <w:bottom w:val="single" w:sz="8" w:space="0" w:color="000000" w:themeColor="text1"/>
              <w:right w:val="single" w:sz="8" w:space="0" w:color="000000" w:themeColor="text1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56AE6637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Absorption (AB)</w:t>
            </w:r>
          </w:p>
        </w:tc>
      </w:tr>
      <w:tr w:rsidR="007E479B" w:rsidRPr="00BD1864" w14:paraId="4FFE1F95" w14:textId="77777777" w:rsidTr="003F1CF2">
        <w:trPr>
          <w:trHeight w:val="300"/>
        </w:trPr>
        <w:tc>
          <w:tcPr>
            <w:tcW w:w="3420" w:type="dxa"/>
            <w:tcBorders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7E4AB1A5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Happiness</w:t>
            </w:r>
          </w:p>
        </w:tc>
        <w:tc>
          <w:tcPr>
            <w:tcW w:w="5460" w:type="dxa"/>
            <w:tcBorders>
              <w:bottom w:val="single" w:sz="8" w:space="0" w:color="000000" w:themeColor="text1"/>
            </w:tcBorders>
          </w:tcPr>
          <w:p w14:paraId="128E10E3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eastAsia="Calibri" w:hAnsi="Arial" w:cs="Arial"/>
                <w:color w:val="0E2841" w:themeColor="text2"/>
                <w:sz w:val="22"/>
                <w:szCs w:val="22"/>
              </w:rPr>
              <w:t xml:space="preserve">States that are characterized by moderate-arousal pleasant feelings, such as feeling happy, cheerful and pleased </w:t>
            </w:r>
            <w:r w:rsidRPr="00BD186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Pr="00BD186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Longo&lt;/Author&gt;&lt;Year&gt;2017&lt;/Year&gt;&lt;RecNum&gt;446&lt;/RecNum&gt;&lt;DisplayText&gt;(Longo et al., 2017)&lt;/DisplayText&gt;&lt;record&gt;&lt;rec-number&gt;446&lt;/rec-number&gt;&lt;foreign-keys&gt;&lt;key app="EN" db-id="ffp290farztd0je0vz15x0fpwps9fv2v0eex" timestamp="1641870693"&gt;446&lt;/key&gt;&lt;/foreign-keys&gt;&lt;ref-type name="Journal Article"&gt;17&lt;/ref-type&gt;&lt;contributors&gt;&lt;authors&gt;&lt;author&gt;Longo, Ylenio&lt;/author&gt;&lt;author&gt;Coyne, Iain&lt;/author&gt;&lt;author&gt;Joseph, Stephen&lt;/author&gt;&lt;/authors&gt;&lt;/contributors&gt;&lt;titles&gt;&lt;title&gt;The scales of general well-being (SGWB)&lt;/title&gt;&lt;secondary-title&gt;Personality and Individual Differences&lt;/secondary-title&gt;&lt;/titles&gt;&lt;periodical&gt;&lt;full-title&gt;Personality and Individual Differences&lt;/full-title&gt;&lt;/periodical&gt;&lt;pages&gt;148-159&lt;/pages&gt;&lt;volume&gt;109&lt;/volume&gt;&lt;dates&gt;&lt;year&gt;2017&lt;/year&gt;&lt;/dates&gt;&lt;isbn&gt;0191-8869&lt;/isbn&gt;&lt;urls&gt;&lt;/urls&gt;&lt;/record&gt;&lt;/Cite&gt;&lt;/EndNote&gt;</w:instrText>
            </w:r>
            <w:r w:rsidRPr="00BD186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Pr="00BD1864">
              <w:rPr>
                <w:rFonts w:ascii="Arial" w:hAnsi="Arial" w:cs="Arial"/>
                <w:noProof/>
                <w:sz w:val="22"/>
                <w:szCs w:val="22"/>
              </w:rPr>
              <w:t>(Longo et al., 2017)</w:t>
            </w:r>
            <w:r w:rsidRPr="00BD186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BD1864">
              <w:rPr>
                <w:rFonts w:ascii="Arial" w:eastAsia="Calibri" w:hAnsi="Arial" w:cs="Arial"/>
                <w:color w:val="0E2841" w:themeColor="text2"/>
                <w:sz w:val="22"/>
                <w:szCs w:val="22"/>
              </w:rPr>
              <w:t>.</w:t>
            </w:r>
          </w:p>
        </w:tc>
        <w:tc>
          <w:tcPr>
            <w:tcW w:w="5460" w:type="dxa"/>
            <w:tcBorders>
              <w:bottom w:val="single" w:sz="8" w:space="0" w:color="000000" w:themeColor="text1"/>
              <w:right w:val="single" w:sz="8" w:space="0" w:color="000000" w:themeColor="text1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6F2A9760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Happy (HAP)</w:t>
            </w:r>
          </w:p>
        </w:tc>
      </w:tr>
      <w:tr w:rsidR="007E479B" w:rsidRPr="00BD1864" w14:paraId="5CA8A1D8" w14:textId="77777777" w:rsidTr="003F1CF2">
        <w:trPr>
          <w:trHeight w:val="300"/>
        </w:trPr>
        <w:tc>
          <w:tcPr>
            <w:tcW w:w="3420" w:type="dxa"/>
            <w:tcBorders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630E6B92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Life Satisfaction</w:t>
            </w:r>
          </w:p>
        </w:tc>
        <w:tc>
          <w:tcPr>
            <w:tcW w:w="5460" w:type="dxa"/>
            <w:tcBorders>
              <w:bottom w:val="single" w:sz="8" w:space="0" w:color="000000" w:themeColor="text1"/>
            </w:tcBorders>
            <w:vAlign w:val="center"/>
          </w:tcPr>
          <w:p w14:paraId="3B41B514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eastAsia="Calibri" w:hAnsi="Arial" w:cs="Arial"/>
                <w:color w:val="0E2841" w:themeColor="text2"/>
                <w:sz w:val="22"/>
                <w:szCs w:val="22"/>
              </w:rPr>
              <w:t>The degree to which a person positively evaluates the overall quality of his/her life as a whole. In other words, how much the person likes the life he/she leads </w:t>
            </w:r>
            <w:r w:rsidRPr="00BD186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Pr="00BD186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Veenhoven&lt;/Author&gt;&lt;Year&gt;1996&lt;/Year&gt;&lt;RecNum&gt;239&lt;/RecNum&gt;&lt;DisplayText&gt;(Veenhoven, 1996)&lt;/DisplayText&gt;&lt;record&gt;&lt;rec-number&gt;239&lt;/rec-number&gt;&lt;foreign-keys&gt;&lt;key app="EN" db-id="e5eff5e9ce2xdlee2pcvv5pra0d2txzesape" timestamp="1684100033"&gt;239&lt;/key&gt;&lt;/foreign-keys&gt;&lt;ref-type name="Journal Article"&gt;17&lt;/ref-type&gt;&lt;contributors&gt;&lt;authors&gt;&lt;author&gt;Veenhoven, Ruut&lt;/author&gt;&lt;/authors&gt;&lt;/contributors&gt;&lt;titles&gt;&lt;title&gt;Developments in satisfaction-research&lt;/title&gt;&lt;secondary-title&gt;Social Indicators Research&lt;/secondary-title&gt;&lt;/titles&gt;&lt;periodical&gt;&lt;full-title&gt;Social Indicators Research&lt;/full-title&gt;&lt;/periodical&gt;&lt;pages&gt;1-46&lt;/pages&gt;&lt;volume&gt;37&lt;/volume&gt;&lt;number&gt;1&lt;/number&gt;&lt;dates&gt;&lt;year&gt;1996&lt;/year&gt;&lt;pub-dates&gt;&lt;date&gt;1996/01/01&lt;/date&gt;&lt;/pub-dates&gt;&lt;/dates&gt;&lt;isbn&gt;1573-0921&lt;/isbn&gt;&lt;urls&gt;&lt;related-urls&gt;&lt;url&gt;https://doi.org/10.1007/BF00300268&lt;/url&gt;&lt;/related-urls&gt;&lt;/urls&gt;&lt;electronic-resource-num&gt;10.1007/BF00300268&lt;/electronic-resource-num&gt;&lt;/record&gt;&lt;/Cite&gt;&lt;/EndNote&gt;</w:instrText>
            </w:r>
            <w:r w:rsidRPr="00BD186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Pr="00BD1864">
              <w:rPr>
                <w:rFonts w:ascii="Arial" w:hAnsi="Arial" w:cs="Arial"/>
                <w:noProof/>
                <w:sz w:val="22"/>
                <w:szCs w:val="22"/>
              </w:rPr>
              <w:t>(</w:t>
            </w:r>
            <w:proofErr w:type="spellStart"/>
            <w:r w:rsidRPr="00BD1864">
              <w:rPr>
                <w:rFonts w:ascii="Arial" w:hAnsi="Arial" w:cs="Arial"/>
                <w:noProof/>
                <w:sz w:val="22"/>
                <w:szCs w:val="22"/>
              </w:rPr>
              <w:t>Veenhoven</w:t>
            </w:r>
            <w:proofErr w:type="spellEnd"/>
            <w:r w:rsidRPr="00BD1864">
              <w:rPr>
                <w:rFonts w:ascii="Arial" w:hAnsi="Arial" w:cs="Arial"/>
                <w:noProof/>
                <w:sz w:val="22"/>
                <w:szCs w:val="22"/>
              </w:rPr>
              <w:t>, 1996)</w:t>
            </w:r>
            <w:r w:rsidRPr="00BD186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BD1864">
              <w:rPr>
                <w:rFonts w:ascii="Arial" w:hAnsi="Arial" w:cs="Arial"/>
                <w:sz w:val="22"/>
                <w:szCs w:val="22"/>
              </w:rPr>
              <w:t>.</w:t>
            </w:r>
          </w:p>
        </w:tc>
        <w:tc>
          <w:tcPr>
            <w:tcW w:w="5460" w:type="dxa"/>
            <w:tcBorders>
              <w:bottom w:val="single" w:sz="8" w:space="0" w:color="000000" w:themeColor="text1"/>
              <w:right w:val="single" w:sz="8" w:space="0" w:color="000000" w:themeColor="text1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62CC8F77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Life satisfaction (LS)</w:t>
            </w:r>
          </w:p>
        </w:tc>
      </w:tr>
      <w:tr w:rsidR="007E479B" w:rsidRPr="00BD1864" w14:paraId="5D886EF3" w14:textId="77777777" w:rsidTr="003F1CF2">
        <w:trPr>
          <w:trHeight w:val="555"/>
        </w:trPr>
        <w:tc>
          <w:tcPr>
            <w:tcW w:w="3420" w:type="dxa"/>
            <w:tcBorders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4C55BE99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Meaning and Purpose</w:t>
            </w:r>
          </w:p>
        </w:tc>
        <w:tc>
          <w:tcPr>
            <w:tcW w:w="5460" w:type="dxa"/>
            <w:tcBorders>
              <w:bottom w:val="single" w:sz="8" w:space="0" w:color="000000" w:themeColor="text1"/>
            </w:tcBorders>
            <w:vAlign w:val="center"/>
          </w:tcPr>
          <w:p w14:paraId="107DD956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eastAsia="Calibri" w:hAnsi="Arial" w:cs="Arial"/>
                <w:color w:val="0E2841" w:themeColor="text2"/>
                <w:sz w:val="22"/>
                <w:szCs w:val="22"/>
              </w:rPr>
              <w:t xml:space="preserve">Combination of </w:t>
            </w:r>
            <w:r w:rsidRPr="00BD186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Pr="00BD186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 AuthorYear="1"&gt;&lt;Author&gt;Longo&lt;/Author&gt;&lt;Year&gt;2017&lt;/Year&gt;&lt;RecNum&gt;446&lt;/RecNum&gt;&lt;DisplayText&gt;Longo et al. (2017)&lt;/DisplayText&gt;&lt;record&gt;&lt;rec-number&gt;446&lt;/rec-number&gt;&lt;foreign-keys&gt;&lt;key app="EN" db-id="ffp290farztd0je0vz15x0fpwps9fv2v0eex" timestamp="1641870693"&gt;446&lt;/key&gt;&lt;/foreign-keys&gt;&lt;ref-type name="Journal Article"&gt;17&lt;/ref-type&gt;&lt;contributors&gt;&lt;authors&gt;&lt;author&gt;Longo, Ylenio&lt;/author&gt;&lt;author&gt;Coyne, Iain&lt;/author&gt;&lt;author&gt;Joseph, Stephen&lt;/author&gt;&lt;/authors&gt;&lt;/contributors&gt;&lt;titles&gt;&lt;title&gt;The scales of general well-being (SGWB)&lt;/title&gt;&lt;secondary-title&gt;Personality and Individual Differences&lt;/secondary-title&gt;&lt;/titles&gt;&lt;periodical&gt;&lt;full-title&gt;Personality and Individual Differences&lt;/full-title&gt;&lt;/periodical&gt;&lt;pages&gt;148-159&lt;/pages&gt;&lt;volume&gt;109&lt;/volume&gt;&lt;dates&gt;&lt;year&gt;2017&lt;/year&gt;&lt;/dates&gt;&lt;isbn&gt;0191-8869&lt;/isbn&gt;&lt;urls&gt;&lt;/urls&gt;&lt;/record&gt;&lt;/Cite&gt;&lt;/EndNote&gt;</w:instrText>
            </w:r>
            <w:r w:rsidRPr="00BD186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Pr="00BD1864">
              <w:rPr>
                <w:rFonts w:ascii="Arial" w:hAnsi="Arial" w:cs="Arial"/>
                <w:noProof/>
                <w:sz w:val="22"/>
                <w:szCs w:val="22"/>
              </w:rPr>
              <w:t>Longo et al. (2017)</w:t>
            </w:r>
            <w:r w:rsidRPr="00BD186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BD1864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Pr="00BD1864">
              <w:rPr>
                <w:rFonts w:ascii="Arial" w:eastAsia="Calibri" w:hAnsi="Arial" w:cs="Arial"/>
                <w:color w:val="0E2841" w:themeColor="text2"/>
                <w:sz w:val="22"/>
                <w:szCs w:val="22"/>
              </w:rPr>
              <w:t xml:space="preserve">purpose (Having clear goals, a sense of direction and a larger aim in life) and significance (The feeling that what we do is worthwhile, rewarding and valuable).   </w:t>
            </w:r>
          </w:p>
        </w:tc>
        <w:tc>
          <w:tcPr>
            <w:tcW w:w="5460" w:type="dxa"/>
            <w:tcBorders>
              <w:bottom w:val="single" w:sz="8" w:space="0" w:color="000000" w:themeColor="text1"/>
              <w:right w:val="single" w:sz="8" w:space="0" w:color="000000" w:themeColor="text1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47078558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Direction (DIR)</w:t>
            </w:r>
          </w:p>
          <w:p w14:paraId="0693574A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Meaning (MEA)</w:t>
            </w:r>
          </w:p>
        </w:tc>
      </w:tr>
      <w:tr w:rsidR="007E479B" w:rsidRPr="00BD1864" w14:paraId="12BACF34" w14:textId="77777777" w:rsidTr="003F1CF2">
        <w:trPr>
          <w:trHeight w:val="555"/>
        </w:trPr>
        <w:tc>
          <w:tcPr>
            <w:tcW w:w="3420" w:type="dxa"/>
            <w:tcBorders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56153B8A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Optimism</w:t>
            </w:r>
          </w:p>
        </w:tc>
        <w:tc>
          <w:tcPr>
            <w:tcW w:w="5460" w:type="dxa"/>
            <w:tcBorders>
              <w:bottom w:val="single" w:sz="8" w:space="0" w:color="000000" w:themeColor="text1"/>
            </w:tcBorders>
          </w:tcPr>
          <w:p w14:paraId="079A001E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 xml:space="preserve">Having a positive outlook on and expectations about the future </w:t>
            </w:r>
            <w:r w:rsidRPr="00BD186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Pr="00BD186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Longo&lt;/Author&gt;&lt;Year&gt;2017&lt;/Year&gt;&lt;RecNum&gt;446&lt;/RecNum&gt;&lt;DisplayText&gt;(Longo et al., 2017)&lt;/DisplayText&gt;&lt;record&gt;&lt;rec-number&gt;446&lt;/rec-number&gt;&lt;foreign-keys&gt;&lt;key app="EN" db-id="ffp290farztd0je0vz15x0fpwps9fv2v0eex" timestamp="1641870693"&gt;446&lt;/key&gt;&lt;/foreign-keys&gt;&lt;ref-type name="Journal Article"&gt;17&lt;/ref-type&gt;&lt;contributors&gt;&lt;authors&gt;&lt;author&gt;Longo, Ylenio&lt;/author&gt;&lt;author&gt;Coyne, Iain&lt;/author&gt;&lt;author&gt;Joseph, Stephen&lt;/author&gt;&lt;/authors&gt;&lt;/contributors&gt;&lt;titles&gt;&lt;title&gt;The scales of general well-being (SGWB)&lt;/title&gt;&lt;secondary-title&gt;Personality and Individual Differences&lt;/secondary-title&gt;&lt;/titles&gt;&lt;periodical&gt;&lt;full-title&gt;Personality and Individual Differences&lt;/full-title&gt;&lt;/periodical&gt;&lt;pages&gt;148-159&lt;/pages&gt;&lt;volume&gt;109&lt;/volume&gt;&lt;dates&gt;&lt;year&gt;2017&lt;/year&gt;&lt;/dates&gt;&lt;isbn&gt;0191-8869&lt;/isbn&gt;&lt;urls&gt;&lt;/urls&gt;&lt;/record&gt;&lt;/Cite&gt;&lt;/EndNote&gt;</w:instrText>
            </w:r>
            <w:r w:rsidRPr="00BD186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Pr="00BD1864">
              <w:rPr>
                <w:rFonts w:ascii="Arial" w:hAnsi="Arial" w:cs="Arial"/>
                <w:noProof/>
                <w:sz w:val="22"/>
                <w:szCs w:val="22"/>
              </w:rPr>
              <w:t>(Longo et al., 2017)</w:t>
            </w:r>
            <w:r w:rsidRPr="00BD186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BD1864">
              <w:rPr>
                <w:rFonts w:ascii="Arial" w:hAnsi="Arial" w:cs="Arial"/>
                <w:sz w:val="22"/>
                <w:szCs w:val="22"/>
              </w:rPr>
              <w:t xml:space="preserve">.   </w:t>
            </w:r>
          </w:p>
        </w:tc>
        <w:tc>
          <w:tcPr>
            <w:tcW w:w="5460" w:type="dxa"/>
            <w:tcBorders>
              <w:bottom w:val="single" w:sz="8" w:space="0" w:color="000000" w:themeColor="text1"/>
              <w:right w:val="single" w:sz="8" w:space="0" w:color="000000" w:themeColor="text1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3A03305A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Future (FUT)</w:t>
            </w:r>
          </w:p>
          <w:p w14:paraId="2762C20A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Outlook (OUT)</w:t>
            </w:r>
          </w:p>
        </w:tc>
      </w:tr>
      <w:tr w:rsidR="007E479B" w:rsidRPr="00BD1864" w14:paraId="2E223642" w14:textId="77777777" w:rsidTr="003F1CF2">
        <w:trPr>
          <w:trHeight w:val="1365"/>
        </w:trPr>
        <w:tc>
          <w:tcPr>
            <w:tcW w:w="3420" w:type="dxa"/>
            <w:tcBorders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23ABC201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lastRenderedPageBreak/>
              <w:t>Personal Circumstances</w:t>
            </w:r>
          </w:p>
        </w:tc>
        <w:tc>
          <w:tcPr>
            <w:tcW w:w="5460" w:type="dxa"/>
            <w:tcBorders>
              <w:bottom w:val="single" w:sz="8" w:space="0" w:color="000000" w:themeColor="text1"/>
            </w:tcBorders>
            <w:vAlign w:val="center"/>
          </w:tcPr>
          <w:p w14:paraId="0F3E581D" w14:textId="77777777" w:rsidR="007E479B" w:rsidRPr="00BD1864" w:rsidRDefault="007E479B" w:rsidP="003F1CF2">
            <w:pPr>
              <w:spacing w:line="240" w:lineRule="auto"/>
              <w:rPr>
                <w:rFonts w:ascii="Arial" w:eastAsia="Calibri" w:hAnsi="Arial" w:cs="Arial"/>
                <w:color w:val="0E2841" w:themeColor="text2"/>
                <w:sz w:val="22"/>
                <w:szCs w:val="22"/>
              </w:rPr>
            </w:pPr>
            <w:r w:rsidRPr="00BD1864">
              <w:rPr>
                <w:rFonts w:ascii="Arial" w:eastAsia="Calibri" w:hAnsi="Arial" w:cs="Arial"/>
                <w:color w:val="0E2841" w:themeColor="text2"/>
                <w:sz w:val="22"/>
                <w:szCs w:val="22"/>
              </w:rPr>
              <w:t xml:space="preserve">These dimensions are related to the conditions and external pressures that an individual faces. This involves numerous environmental and socioeconomic concerns such as financial security </w:t>
            </w:r>
            <w:r w:rsidRPr="00BD186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Pr="00BD186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Linton&lt;/Author&gt;&lt;Year&gt;2016&lt;/Year&gt;&lt;RecNum&gt;2816&lt;/RecNum&gt;&lt;DisplayText&gt;(Linton et al., 2016)&lt;/DisplayText&gt;&lt;record&gt;&lt;rec-number&gt;2816&lt;/rec-number&gt;&lt;foreign-keys&gt;&lt;key app="EN" db-id="5dzp5fs9dffxxeez204vdsp92twzz2a0rs5t" timestamp="1671500260"&gt;2816&lt;/key&gt;&lt;/foreign-keys&gt;&lt;ref-type name="Journal Article"&gt;17&lt;/ref-type&gt;&lt;contributors&gt;&lt;authors&gt;&lt;author&gt;Linton, Myles-Jay&lt;/author&gt;&lt;author&gt;Dieppe, Paul&lt;/author&gt;&lt;author&gt;Medina-Lara, Antonieta&lt;/author&gt;&lt;/authors&gt;&lt;/contributors&gt;&lt;titles&gt;&lt;title&gt;Review of 99 self-report measures for assessing well-being in adults: exploring dimensions of well-being and developments over time&lt;/title&gt;&lt;secondary-title&gt;BMJ open&lt;/secondary-title&gt;&lt;/titles&gt;&lt;pages&gt;e010641&lt;/pages&gt;&lt;volume&gt;6&lt;/volume&gt;&lt;number&gt;7&lt;/number&gt;&lt;section&gt;Linton, Myles-Jay. Health Economics Group, University of Exeter, Exeter, UK.&amp;#xD;Dieppe, Paul. Institute of Health Research, University of Exeter, Exeter, UK.&amp;#xD;Medina-Lara, Antonieta. Health Economics Group, University of Exeter, Exeter, UK.&lt;/section&gt;&lt;keywords&gt;&lt;keyword&gt;*Activities of Daily Living&lt;/keyword&gt;&lt;keyword&gt;*Health Status&lt;/keyword&gt;&lt;keyword&gt;Humans&lt;/keyword&gt;&lt;keyword&gt;*Mental Health&lt;/keyword&gt;&lt;keyword&gt;*Self Report&lt;/keyword&gt;&lt;keyword&gt;*Spirituality&lt;/keyword&gt;&lt;keyword&gt;Surveys and Questionnaires&lt;/keyword&gt;&lt;/keywords&gt;&lt;dates&gt;&lt;year&gt;2016&lt;/year&gt;&lt;/dates&gt;&lt;pub-location&gt;England&lt;/pub-location&gt;&lt;isbn&gt;2044-6055&lt;/isbn&gt;&lt;urls&gt;&lt;related-urls&gt;&lt;url&gt;http://ovidsp.ovid.com/ovidweb.cgi?T=JS&amp;amp;PAGE=reference&amp;amp;D=med13&amp;amp;NEWS=N&amp;amp;AN=27388349&lt;/url&gt;&lt;/related-urls&gt;&lt;/urls&gt;&lt;electronic-resource-num&gt;https://dx.doi.org/10.1136/bmjopen-2015-010641&lt;/electronic-resource-num&gt;&lt;access-date&gt;20160707//&lt;/access-date&gt;&lt;/record&gt;&lt;/Cite&gt;&lt;/EndNote&gt;</w:instrText>
            </w:r>
            <w:r w:rsidRPr="00BD186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Pr="00BD1864">
              <w:rPr>
                <w:rFonts w:ascii="Arial" w:hAnsi="Arial" w:cs="Arial"/>
                <w:noProof/>
                <w:sz w:val="22"/>
                <w:szCs w:val="22"/>
              </w:rPr>
              <w:t>(Linton et al., 2016)</w:t>
            </w:r>
            <w:r w:rsidRPr="00BD186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BD1864">
              <w:rPr>
                <w:rFonts w:ascii="Arial" w:hAnsi="Arial" w:cs="Arial"/>
                <w:sz w:val="22"/>
                <w:szCs w:val="22"/>
              </w:rPr>
              <w:t>.</w:t>
            </w:r>
          </w:p>
        </w:tc>
        <w:tc>
          <w:tcPr>
            <w:tcW w:w="5460" w:type="dxa"/>
            <w:tcBorders>
              <w:bottom w:val="single" w:sz="8" w:space="0" w:color="000000" w:themeColor="text1"/>
              <w:right w:val="single" w:sz="8" w:space="0" w:color="000000" w:themeColor="text1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65C70967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General standard of living (GSL)</w:t>
            </w:r>
          </w:p>
          <w:p w14:paraId="1FC0AF74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 xml:space="preserve"> </w:t>
            </w:r>
          </w:p>
          <w:p w14:paraId="3E17B25C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i/>
                <w:sz w:val="22"/>
                <w:szCs w:val="22"/>
                <w:lang w:val="en-US"/>
              </w:rPr>
              <w:t>Note</w:t>
            </w:r>
            <w:r w:rsidRPr="00BD1864">
              <w:rPr>
                <w:rFonts w:ascii="Arial" w:hAnsi="Arial" w:cs="Arial"/>
                <w:sz w:val="22"/>
                <w:szCs w:val="22"/>
                <w:lang w:val="en-US"/>
              </w:rPr>
              <w:t>: List of very specific circumstances were removed (i.e., transport, repayments, family responsibilities)</w:t>
            </w:r>
          </w:p>
        </w:tc>
      </w:tr>
      <w:tr w:rsidR="007E479B" w:rsidRPr="00BD1864" w14:paraId="414B8050" w14:textId="77777777" w:rsidTr="003F1CF2">
        <w:trPr>
          <w:trHeight w:val="1635"/>
        </w:trPr>
        <w:tc>
          <w:tcPr>
            <w:tcW w:w="3420" w:type="dxa"/>
            <w:tcBorders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71885CB6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Personal Relationships</w:t>
            </w:r>
          </w:p>
        </w:tc>
        <w:tc>
          <w:tcPr>
            <w:tcW w:w="5460" w:type="dxa"/>
            <w:tcBorders>
              <w:bottom w:val="single" w:sz="8" w:space="0" w:color="000000" w:themeColor="text1"/>
            </w:tcBorders>
            <w:vAlign w:val="center"/>
          </w:tcPr>
          <w:p w14:paraId="1759B10C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eastAsia="Calibri" w:hAnsi="Arial" w:cs="Arial"/>
                <w:color w:val="0E2841" w:themeColor="text2"/>
                <w:sz w:val="22"/>
                <w:szCs w:val="22"/>
              </w:rPr>
              <w:t xml:space="preserve">Involves a feeling of belonging, mutual caring, love, and closeness to friends, family and loved ones; positive relationships </w:t>
            </w:r>
            <w:r w:rsidRPr="00BD186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Pr="00BD186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Longo&lt;/Author&gt;&lt;Year&gt;2017&lt;/Year&gt;&lt;RecNum&gt;446&lt;/RecNum&gt;&lt;DisplayText&gt;(Longo et al., 2017)&lt;/DisplayText&gt;&lt;record&gt;&lt;rec-number&gt;446&lt;/rec-number&gt;&lt;foreign-keys&gt;&lt;key app="EN" db-id="ffp290farztd0je0vz15x0fpwps9fv2v0eex" timestamp="1641870693"&gt;446&lt;/key&gt;&lt;/foreign-keys&gt;&lt;ref-type name="Journal Article"&gt;17&lt;/ref-type&gt;&lt;contributors&gt;&lt;authors&gt;&lt;author&gt;Longo, Ylenio&lt;/author&gt;&lt;author&gt;Coyne, Iain&lt;/author&gt;&lt;author&gt;Joseph, Stephen&lt;/author&gt;&lt;/authors&gt;&lt;/contributors&gt;&lt;titles&gt;&lt;title&gt;The scales of general well-being (SGWB)&lt;/title&gt;&lt;secondary-title&gt;Personality and Individual Differences&lt;/secondary-title&gt;&lt;/titles&gt;&lt;periodical&gt;&lt;full-title&gt;Personality and Individual Differences&lt;/full-title&gt;&lt;/periodical&gt;&lt;pages&gt;148-159&lt;/pages&gt;&lt;volume&gt;109&lt;/volume&gt;&lt;dates&gt;&lt;year&gt;2017&lt;/year&gt;&lt;/dates&gt;&lt;isbn&gt;0191-8869&lt;/isbn&gt;&lt;urls&gt;&lt;/urls&gt;&lt;/record&gt;&lt;/Cite&gt;&lt;/EndNote&gt;</w:instrText>
            </w:r>
            <w:r w:rsidRPr="00BD186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Pr="00BD1864">
              <w:rPr>
                <w:rFonts w:ascii="Arial" w:hAnsi="Arial" w:cs="Arial"/>
                <w:noProof/>
                <w:sz w:val="22"/>
                <w:szCs w:val="22"/>
              </w:rPr>
              <w:t>(Longo et al., 2017)</w:t>
            </w:r>
            <w:r w:rsidRPr="00BD186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BD1864">
              <w:rPr>
                <w:rFonts w:ascii="Arial" w:eastAsia="Calibri" w:hAnsi="Arial" w:cs="Arial"/>
                <w:color w:val="0E2841" w:themeColor="text2"/>
                <w:sz w:val="22"/>
                <w:szCs w:val="22"/>
              </w:rPr>
              <w:t xml:space="preserve">.   </w:t>
            </w:r>
          </w:p>
        </w:tc>
        <w:tc>
          <w:tcPr>
            <w:tcW w:w="5460" w:type="dxa"/>
            <w:tcBorders>
              <w:bottom w:val="single" w:sz="8" w:space="0" w:color="000000" w:themeColor="text1"/>
              <w:right w:val="single" w:sz="8" w:space="0" w:color="000000" w:themeColor="text1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66E9E7A8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Belonging (BEL)</w:t>
            </w:r>
          </w:p>
          <w:p w14:paraId="3669111E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Feeling valued (FV)</w:t>
            </w:r>
          </w:p>
          <w:p w14:paraId="77C273C0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Getting along (GA)</w:t>
            </w:r>
          </w:p>
          <w:p w14:paraId="79DF945E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Giving support (GS)</w:t>
            </w:r>
          </w:p>
          <w:p w14:paraId="114BD183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Relationship Satisfaction (RELS)</w:t>
            </w:r>
          </w:p>
          <w:p w14:paraId="24B14FB4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Receiving support (RSUP)</w:t>
            </w:r>
          </w:p>
        </w:tc>
      </w:tr>
      <w:tr w:rsidR="007E479B" w:rsidRPr="00BD1864" w14:paraId="6A380851" w14:textId="77777777" w:rsidTr="003F1CF2">
        <w:trPr>
          <w:trHeight w:val="1365"/>
        </w:trPr>
        <w:tc>
          <w:tcPr>
            <w:tcW w:w="3420" w:type="dxa"/>
            <w:tcBorders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08864153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Physical health</w:t>
            </w:r>
          </w:p>
        </w:tc>
        <w:tc>
          <w:tcPr>
            <w:tcW w:w="5460" w:type="dxa"/>
            <w:tcBorders>
              <w:bottom w:val="single" w:sz="8" w:space="0" w:color="000000" w:themeColor="text1"/>
            </w:tcBorders>
            <w:vAlign w:val="center"/>
          </w:tcPr>
          <w:p w14:paraId="2184D2D6" w14:textId="77777777" w:rsidR="007E479B" w:rsidRPr="00BD1864" w:rsidRDefault="007E479B" w:rsidP="003F1CF2">
            <w:pPr>
              <w:spacing w:line="240" w:lineRule="auto"/>
              <w:rPr>
                <w:rFonts w:ascii="Arial" w:eastAsia="Calibri" w:hAnsi="Arial" w:cs="Arial"/>
                <w:color w:val="0E2841" w:themeColor="text2"/>
                <w:sz w:val="22"/>
                <w:szCs w:val="22"/>
              </w:rPr>
            </w:pPr>
            <w:r w:rsidRPr="00BD1864">
              <w:rPr>
                <w:rFonts w:ascii="Arial" w:eastAsia="Calibri" w:hAnsi="Arial" w:cs="Arial"/>
                <w:color w:val="0E2841" w:themeColor="text2"/>
                <w:sz w:val="22"/>
                <w:szCs w:val="22"/>
              </w:rPr>
              <w:t xml:space="preserve">The quality and performance of bodily functioning. This includes having the capacity to sense the external environment and our experiences of pain and comfort </w:t>
            </w:r>
            <w:r w:rsidRPr="00BD186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Pr="00BD186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Linton&lt;/Author&gt;&lt;Year&gt;2016&lt;/Year&gt;&lt;RecNum&gt;2816&lt;/RecNum&gt;&lt;DisplayText&gt;(Linton et al., 2016)&lt;/DisplayText&gt;&lt;record&gt;&lt;rec-number&gt;2816&lt;/rec-number&gt;&lt;foreign-keys&gt;&lt;key app="EN" db-id="5dzp5fs9dffxxeez204vdsp92twzz2a0rs5t" timestamp="1671500260"&gt;2816&lt;/key&gt;&lt;/foreign-keys&gt;&lt;ref-type name="Journal Article"&gt;17&lt;/ref-type&gt;&lt;contributors&gt;&lt;authors&gt;&lt;author&gt;Linton, Myles-Jay&lt;/author&gt;&lt;author&gt;Dieppe, Paul&lt;/author&gt;&lt;author&gt;Medina-Lara, Antonieta&lt;/author&gt;&lt;/authors&gt;&lt;/contributors&gt;&lt;titles&gt;&lt;title&gt;Review of 99 self-report measures for assessing well-being in adults: exploring dimensions of well-being and developments over time&lt;/title&gt;&lt;secondary-title&gt;BMJ open&lt;/secondary-title&gt;&lt;/titles&gt;&lt;pages&gt;e010641&lt;/pages&gt;&lt;volume&gt;6&lt;/volume&gt;&lt;number&gt;7&lt;/number&gt;&lt;section&gt;Linton, Myles-Jay. Health Economics Group, University of Exeter, Exeter, UK.&amp;#xD;Dieppe, Paul. Institute of Health Research, University of Exeter, Exeter, UK.&amp;#xD;Medina-Lara, Antonieta. Health Economics Group, University of Exeter, Exeter, UK.&lt;/section&gt;&lt;keywords&gt;&lt;keyword&gt;*Activities of Daily Living&lt;/keyword&gt;&lt;keyword&gt;*Health Status&lt;/keyword&gt;&lt;keyword&gt;Humans&lt;/keyword&gt;&lt;keyword&gt;*Mental Health&lt;/keyword&gt;&lt;keyword&gt;*Self Report&lt;/keyword&gt;&lt;keyword&gt;*Spirituality&lt;/keyword&gt;&lt;keyword&gt;Surveys and Questionnaires&lt;/keyword&gt;&lt;/keywords&gt;&lt;dates&gt;&lt;year&gt;2016&lt;/year&gt;&lt;/dates&gt;&lt;pub-location&gt;England&lt;/pub-location&gt;&lt;isbn&gt;2044-6055&lt;/isbn&gt;&lt;urls&gt;&lt;related-urls&gt;&lt;url&gt;http://ovidsp.ovid.com/ovidweb.cgi?T=JS&amp;amp;PAGE=reference&amp;amp;D=med13&amp;amp;NEWS=N&amp;amp;AN=27388349&lt;/url&gt;&lt;/related-urls&gt;&lt;/urls&gt;&lt;electronic-resource-num&gt;https://dx.doi.org/10.1136/bmjopen-2015-010641&lt;/electronic-resource-num&gt;&lt;access-date&gt;20160707//&lt;/access-date&gt;&lt;/record&gt;&lt;/Cite&gt;&lt;/EndNote&gt;</w:instrText>
            </w:r>
            <w:r w:rsidRPr="00BD186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Pr="00BD1864">
              <w:rPr>
                <w:rFonts w:ascii="Arial" w:hAnsi="Arial" w:cs="Arial"/>
                <w:noProof/>
                <w:sz w:val="22"/>
                <w:szCs w:val="22"/>
              </w:rPr>
              <w:t>(Linton et al., 2016)</w:t>
            </w:r>
            <w:r w:rsidRPr="00BD186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BD1864">
              <w:rPr>
                <w:rFonts w:ascii="Arial" w:hAnsi="Arial" w:cs="Arial"/>
                <w:sz w:val="22"/>
                <w:szCs w:val="22"/>
              </w:rPr>
              <w:t>.</w:t>
            </w:r>
          </w:p>
        </w:tc>
        <w:tc>
          <w:tcPr>
            <w:tcW w:w="5460" w:type="dxa"/>
            <w:tcBorders>
              <w:bottom w:val="single" w:sz="8" w:space="0" w:color="000000" w:themeColor="text1"/>
              <w:right w:val="single" w:sz="8" w:space="0" w:color="000000" w:themeColor="text1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7F9932BB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General health (GH)</w:t>
            </w:r>
          </w:p>
          <w:p w14:paraId="333C2BB7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Restriction (RES)</w:t>
            </w:r>
          </w:p>
          <w:p w14:paraId="2665E805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 xml:space="preserve"> </w:t>
            </w:r>
          </w:p>
          <w:p w14:paraId="2E82C7CE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i/>
                <w:sz w:val="22"/>
                <w:szCs w:val="22"/>
              </w:rPr>
              <w:t>Note:</w:t>
            </w:r>
            <w:r w:rsidRPr="00BD1864">
              <w:rPr>
                <w:rFonts w:ascii="Arial" w:hAnsi="Arial" w:cs="Arial"/>
                <w:sz w:val="22"/>
                <w:szCs w:val="22"/>
              </w:rPr>
              <w:t xml:space="preserve"> List of specific symptoms and health/risk </w:t>
            </w:r>
            <w:proofErr w:type="spellStart"/>
            <w:r w:rsidRPr="00BD1864">
              <w:rPr>
                <w:rFonts w:ascii="Arial" w:hAnsi="Arial" w:cs="Arial"/>
                <w:sz w:val="22"/>
                <w:szCs w:val="22"/>
              </w:rPr>
              <w:t>behaviors</w:t>
            </w:r>
            <w:proofErr w:type="spellEnd"/>
            <w:r w:rsidRPr="00BD1864">
              <w:rPr>
                <w:rFonts w:ascii="Arial" w:hAnsi="Arial" w:cs="Arial"/>
                <w:sz w:val="22"/>
                <w:szCs w:val="22"/>
              </w:rPr>
              <w:t xml:space="preserve"> removed</w:t>
            </w:r>
          </w:p>
        </w:tc>
      </w:tr>
      <w:tr w:rsidR="007E479B" w:rsidRPr="00BD1864" w14:paraId="4EB714A9" w14:textId="77777777" w:rsidTr="003F1CF2">
        <w:trPr>
          <w:trHeight w:val="555"/>
        </w:trPr>
        <w:tc>
          <w:tcPr>
            <w:tcW w:w="3420" w:type="dxa"/>
            <w:tcBorders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02A40D81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Problem-focused coping</w:t>
            </w:r>
          </w:p>
        </w:tc>
        <w:tc>
          <w:tcPr>
            <w:tcW w:w="5460" w:type="dxa"/>
            <w:tcBorders>
              <w:bottom w:val="single" w:sz="8" w:space="0" w:color="000000" w:themeColor="text1"/>
            </w:tcBorders>
            <w:vAlign w:val="center"/>
          </w:tcPr>
          <w:p w14:paraId="6AA6CDED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eastAsia="Calibri" w:hAnsi="Arial" w:cs="Arial"/>
                <w:color w:val="0E2841" w:themeColor="text2"/>
                <w:sz w:val="22"/>
                <w:szCs w:val="22"/>
              </w:rPr>
              <w:t xml:space="preserve">A stress-management strategy in which a person directly confronts a stressor in an attempt to decrease or eliminate it </w:t>
            </w:r>
            <w:r w:rsidRPr="00BD186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Pr="00BD186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American Psychological Association&lt;/Author&gt;&lt;Year&gt;2022&lt;/Year&gt;&lt;RecNum&gt;244&lt;/RecNum&gt;&lt;DisplayText&gt;(American Psychological Association, 2022c)&lt;/DisplayText&gt;&lt;record&gt;&lt;rec-number&gt;244&lt;/rec-number&gt;&lt;foreign-keys&gt;&lt;key app="EN" db-id="e5eff5e9ce2xdlee2pcvv5pra0d2txzesape" timestamp="1684112340"&gt;244&lt;/key&gt;&lt;/foreign-keys&gt;&lt;ref-type name="Dictionary"&gt;52&lt;/ref-type&gt;&lt;contributors&gt;&lt;authors&gt;&lt;author&gt;American Psychological Association,&lt;/author&gt;&lt;/authors&gt;&lt;secondary-authors&gt;&lt;author&gt;VandenBos, G. R. &lt;/author&gt;&lt;/secondary-authors&gt;&lt;/contributors&gt;&lt;titles&gt;&lt;title&gt;Problem-focused Coping&lt;/title&gt;&lt;secondary-title&gt;APA Dictionary of Psychology&lt;/secondary-title&gt;&lt;/titles&gt;&lt;dates&gt;&lt;year&gt;2022&lt;/year&gt;&lt;/dates&gt;&lt;urls&gt;&lt;related-urls&gt;&lt;url&gt;https://dictionary.apa.org/problem-focused-coping&lt;/url&gt;&lt;/related-urls&gt;&lt;/urls&gt;&lt;/record&gt;&lt;/Cite&gt;&lt;/EndNote&gt;</w:instrText>
            </w:r>
            <w:r w:rsidRPr="00BD186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Pr="00BD1864">
              <w:rPr>
                <w:rFonts w:ascii="Arial" w:hAnsi="Arial" w:cs="Arial"/>
                <w:noProof/>
                <w:sz w:val="22"/>
                <w:szCs w:val="22"/>
              </w:rPr>
              <w:t>(American Psychological Association, 2022c)</w:t>
            </w:r>
            <w:r w:rsidRPr="00BD186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BD1864">
              <w:rPr>
                <w:rFonts w:ascii="Arial" w:eastAsia="Calibri" w:hAnsi="Arial" w:cs="Arial"/>
                <w:color w:val="0E2841" w:themeColor="text2"/>
                <w:sz w:val="22"/>
                <w:szCs w:val="22"/>
              </w:rPr>
              <w:t xml:space="preserve">.  </w:t>
            </w:r>
          </w:p>
        </w:tc>
        <w:tc>
          <w:tcPr>
            <w:tcW w:w="5460" w:type="dxa"/>
            <w:tcBorders>
              <w:bottom w:val="single" w:sz="8" w:space="0" w:color="000000" w:themeColor="text1"/>
              <w:right w:val="single" w:sz="8" w:space="0" w:color="000000" w:themeColor="text1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1C36E28E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Analysis (AN)</w:t>
            </w:r>
          </w:p>
          <w:p w14:paraId="009E29D2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Timing (TIM)</w:t>
            </w:r>
          </w:p>
        </w:tc>
      </w:tr>
      <w:tr w:rsidR="007E479B" w:rsidRPr="00BD1864" w14:paraId="757EAADF" w14:textId="77777777" w:rsidTr="003F1CF2">
        <w:trPr>
          <w:trHeight w:val="825"/>
        </w:trPr>
        <w:tc>
          <w:tcPr>
            <w:tcW w:w="3420" w:type="dxa"/>
            <w:tcBorders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60A07A26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Self-acceptance</w:t>
            </w:r>
          </w:p>
        </w:tc>
        <w:tc>
          <w:tcPr>
            <w:tcW w:w="5460" w:type="dxa"/>
            <w:tcBorders>
              <w:bottom w:val="single" w:sz="8" w:space="0" w:color="000000" w:themeColor="text1"/>
            </w:tcBorders>
            <w:vAlign w:val="center"/>
          </w:tcPr>
          <w:p w14:paraId="077AF88C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eastAsia="Calibri" w:hAnsi="Arial" w:cs="Arial"/>
                <w:color w:val="0E2841" w:themeColor="text2"/>
                <w:sz w:val="22"/>
                <w:szCs w:val="22"/>
              </w:rPr>
              <w:t xml:space="preserve">Combination of </w:t>
            </w:r>
            <w:r w:rsidRPr="00BD186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Pr="00BD186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 AuthorYear="1"&gt;&lt;Author&gt;Longo&lt;/Author&gt;&lt;Year&gt;2017&lt;/Year&gt;&lt;RecNum&gt;446&lt;/RecNum&gt;&lt;DisplayText&gt;Longo et al. (2017)&lt;/DisplayText&gt;&lt;record&gt;&lt;rec-number&gt;446&lt;/rec-number&gt;&lt;foreign-keys&gt;&lt;key app="EN" db-id="ffp290farztd0je0vz15x0fpwps9fv2v0eex" timestamp="1641870693"&gt;446&lt;/key&gt;&lt;/foreign-keys&gt;&lt;ref-type name="Journal Article"&gt;17&lt;/ref-type&gt;&lt;contributors&gt;&lt;authors&gt;&lt;author&gt;Longo, Ylenio&lt;/author&gt;&lt;author&gt;Coyne, Iain&lt;/author&gt;&lt;author&gt;Joseph, Stephen&lt;/author&gt;&lt;/authors&gt;&lt;/contributors&gt;&lt;titles&gt;&lt;title&gt;The scales of general well-being (SGWB)&lt;/title&gt;&lt;secondary-title&gt;Personality and Individual Differences&lt;/secondary-title&gt;&lt;/titles&gt;&lt;periodical&gt;&lt;full-title&gt;Personality and Individual Differences&lt;/full-title&gt;&lt;/periodical&gt;&lt;pages&gt;148-159&lt;/pages&gt;&lt;volume&gt;109&lt;/volume&gt;&lt;dates&gt;&lt;year&gt;2017&lt;/year&gt;&lt;/dates&gt;&lt;isbn&gt;0191-8869&lt;/isbn&gt;&lt;urls&gt;&lt;/urls&gt;&lt;/record&gt;&lt;/Cite&gt;&lt;/EndNote&gt;</w:instrText>
            </w:r>
            <w:r w:rsidRPr="00BD186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Pr="00BD1864">
              <w:rPr>
                <w:rFonts w:ascii="Arial" w:hAnsi="Arial" w:cs="Arial"/>
                <w:noProof/>
                <w:sz w:val="22"/>
                <w:szCs w:val="22"/>
              </w:rPr>
              <w:t>Longo et al. (2017)</w:t>
            </w:r>
            <w:r w:rsidRPr="00BD186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BD1864">
              <w:rPr>
                <w:rFonts w:ascii="Arial" w:eastAsia="Calibri" w:hAnsi="Arial" w:cs="Arial"/>
                <w:color w:val="0E2841" w:themeColor="text2"/>
                <w:sz w:val="22"/>
                <w:szCs w:val="22"/>
              </w:rPr>
              <w:t xml:space="preserve"> Self-acceptance (Experiencing different aspects of oneself [e.g., one's past, personality, thoughts, and feelings] in a tolerant, receptive and non-judgmental way) and self-worth (Holding positive evaluations and feelings about oneself).     </w:t>
            </w:r>
          </w:p>
        </w:tc>
        <w:tc>
          <w:tcPr>
            <w:tcW w:w="5460" w:type="dxa"/>
            <w:tcBorders>
              <w:bottom w:val="single" w:sz="8" w:space="0" w:color="000000" w:themeColor="text1"/>
              <w:right w:val="single" w:sz="8" w:space="0" w:color="000000" w:themeColor="text1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139DC630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Body Image (BO)</w:t>
            </w:r>
          </w:p>
          <w:p w14:paraId="26C8E32D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  <w:lang w:val="en-US"/>
              </w:rPr>
              <w:t>Other perception (OP)</w:t>
            </w:r>
          </w:p>
          <w:p w14:paraId="03BFF09F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Self-worth (SW)</w:t>
            </w:r>
          </w:p>
        </w:tc>
      </w:tr>
      <w:tr w:rsidR="007E479B" w:rsidRPr="00BD1864" w14:paraId="6F3D0C81" w14:textId="77777777" w:rsidTr="003F1CF2">
        <w:trPr>
          <w:trHeight w:val="300"/>
        </w:trPr>
        <w:tc>
          <w:tcPr>
            <w:tcW w:w="3420" w:type="dxa"/>
            <w:tcBorders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176E262C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lastRenderedPageBreak/>
              <w:t>Self-congruence</w:t>
            </w:r>
          </w:p>
        </w:tc>
        <w:tc>
          <w:tcPr>
            <w:tcW w:w="5460" w:type="dxa"/>
            <w:tcBorders>
              <w:bottom w:val="single" w:sz="8" w:space="0" w:color="000000" w:themeColor="text1"/>
            </w:tcBorders>
            <w:vAlign w:val="center"/>
          </w:tcPr>
          <w:p w14:paraId="77BB34E1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eastAsia="Calibri" w:hAnsi="Arial" w:cs="Arial"/>
                <w:color w:val="0E2841" w:themeColor="text2"/>
                <w:sz w:val="22"/>
                <w:szCs w:val="22"/>
              </w:rPr>
              <w:t xml:space="preserve">The perception that our actions and </w:t>
            </w:r>
            <w:proofErr w:type="spellStart"/>
            <w:r w:rsidRPr="00BD1864">
              <w:rPr>
                <w:rFonts w:ascii="Arial" w:eastAsia="Calibri" w:hAnsi="Arial" w:cs="Arial"/>
                <w:color w:val="0E2841" w:themeColor="text2"/>
                <w:sz w:val="22"/>
                <w:szCs w:val="22"/>
              </w:rPr>
              <w:t>behaviors</w:t>
            </w:r>
            <w:proofErr w:type="spellEnd"/>
            <w:r w:rsidRPr="00BD1864">
              <w:rPr>
                <w:rFonts w:ascii="Arial" w:eastAsia="Calibri" w:hAnsi="Arial" w:cs="Arial"/>
                <w:color w:val="0E2841" w:themeColor="text2"/>
                <w:sz w:val="22"/>
                <w:szCs w:val="22"/>
              </w:rPr>
              <w:t xml:space="preserve"> are compatible with our interests, values, and beliefs </w:t>
            </w:r>
            <w:r w:rsidRPr="00BD186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Pr="00BD186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Longo&lt;/Author&gt;&lt;Year&gt;2017&lt;/Year&gt;&lt;RecNum&gt;446&lt;/RecNum&gt;&lt;DisplayText&gt;(Longo et al., 2017)&lt;/DisplayText&gt;&lt;record&gt;&lt;rec-number&gt;446&lt;/rec-number&gt;&lt;foreign-keys&gt;&lt;key app="EN" db-id="ffp290farztd0je0vz15x0fpwps9fv2v0eex" timestamp="1641870693"&gt;446&lt;/key&gt;&lt;/foreign-keys&gt;&lt;ref-type name="Journal Article"&gt;17&lt;/ref-type&gt;&lt;contributors&gt;&lt;authors&gt;&lt;author&gt;Longo, Ylenio&lt;/author&gt;&lt;author&gt;Coyne, Iain&lt;/author&gt;&lt;author&gt;Joseph, Stephen&lt;/author&gt;&lt;/authors&gt;&lt;/contributors&gt;&lt;titles&gt;&lt;title&gt;The scales of general well-being (SGWB)&lt;/title&gt;&lt;secondary-title&gt;Personality and Individual Differences&lt;/secondary-title&gt;&lt;/titles&gt;&lt;periodical&gt;&lt;full-title&gt;Personality and Individual Differences&lt;/full-title&gt;&lt;/periodical&gt;&lt;pages&gt;148-159&lt;/pages&gt;&lt;volume&gt;109&lt;/volume&gt;&lt;dates&gt;&lt;year&gt;2017&lt;/year&gt;&lt;/dates&gt;&lt;isbn&gt;0191-8869&lt;/isbn&gt;&lt;urls&gt;&lt;/urls&gt;&lt;/record&gt;&lt;/Cite&gt;&lt;/EndNote&gt;</w:instrText>
            </w:r>
            <w:r w:rsidRPr="00BD186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Pr="00BD1864">
              <w:rPr>
                <w:rFonts w:ascii="Arial" w:hAnsi="Arial" w:cs="Arial"/>
                <w:noProof/>
                <w:sz w:val="22"/>
                <w:szCs w:val="22"/>
              </w:rPr>
              <w:t>(Longo et al., 2017)</w:t>
            </w:r>
            <w:r w:rsidRPr="00BD186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BD1864">
              <w:rPr>
                <w:rFonts w:ascii="Arial" w:eastAsia="Calibri" w:hAnsi="Arial" w:cs="Arial"/>
                <w:color w:val="0E2841" w:themeColor="text2"/>
                <w:sz w:val="22"/>
                <w:szCs w:val="22"/>
              </w:rPr>
              <w:t xml:space="preserve">.   </w:t>
            </w:r>
          </w:p>
        </w:tc>
        <w:tc>
          <w:tcPr>
            <w:tcW w:w="5460" w:type="dxa"/>
            <w:tcBorders>
              <w:bottom w:val="single" w:sz="8" w:space="0" w:color="000000" w:themeColor="text1"/>
              <w:right w:val="single" w:sz="8" w:space="0" w:color="000000" w:themeColor="text1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63E8A634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Alignment (ALI)</w:t>
            </w:r>
          </w:p>
        </w:tc>
      </w:tr>
      <w:tr w:rsidR="007E479B" w:rsidRPr="00BD1864" w14:paraId="7668294A" w14:textId="77777777" w:rsidTr="003F1CF2">
        <w:trPr>
          <w:trHeight w:val="1095"/>
        </w:trPr>
        <w:tc>
          <w:tcPr>
            <w:tcW w:w="3420" w:type="dxa"/>
            <w:tcBorders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1415951F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Sense of community</w:t>
            </w:r>
          </w:p>
        </w:tc>
        <w:tc>
          <w:tcPr>
            <w:tcW w:w="5460" w:type="dxa"/>
            <w:tcBorders>
              <w:bottom w:val="single" w:sz="8" w:space="0" w:color="000000" w:themeColor="text1"/>
            </w:tcBorders>
            <w:vAlign w:val="center"/>
          </w:tcPr>
          <w:p w14:paraId="1B067B17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eastAsia="Calibri" w:hAnsi="Arial" w:cs="Arial"/>
                <w:color w:val="0E2841" w:themeColor="text2"/>
                <w:sz w:val="22"/>
                <w:szCs w:val="22"/>
              </w:rPr>
              <w:t xml:space="preserve">A sense of belonging to a community and making a contribution to wider society; social wellbeing </w:t>
            </w:r>
            <w:r w:rsidRPr="00BD1864">
              <w:rPr>
                <w:rFonts w:ascii="Arial" w:eastAsia="Calibri" w:hAnsi="Arial" w:cs="Arial"/>
                <w:color w:val="0E2841" w:themeColor="text2"/>
                <w:sz w:val="22"/>
                <w:szCs w:val="22"/>
              </w:rPr>
              <w:fldChar w:fldCharType="begin"/>
            </w:r>
            <w:r w:rsidRPr="00BD1864">
              <w:rPr>
                <w:rFonts w:ascii="Arial" w:eastAsia="Calibri" w:hAnsi="Arial" w:cs="Arial"/>
                <w:color w:val="0E2841" w:themeColor="text2"/>
                <w:sz w:val="22"/>
                <w:szCs w:val="22"/>
              </w:rPr>
              <w:instrText xml:space="preserve"> ADDIN EN.CITE &lt;EndNote&gt;&lt;Cite&gt;&lt;Author&gt;Keyes&lt;/Author&gt;&lt;Year&gt;1998&lt;/Year&gt;&lt;RecNum&gt;238&lt;/RecNum&gt;&lt;DisplayText&gt;(Keyes, 1998)&lt;/DisplayText&gt;&lt;record&gt;&lt;rec-number&gt;238&lt;/rec-number&gt;&lt;foreign-keys&gt;&lt;key app="EN" db-id="e5eff5e9ce2xdlee2pcvv5pra0d2txzesape" timestamp="1684099360"&gt;238&lt;/key&gt;&lt;/foreign-keys&gt;&lt;ref-type name="Journal Article"&gt;17&lt;/ref-type&gt;&lt;contributors&gt;&lt;authors&gt;&lt;author&gt;Keyes, Corey L. M.&lt;/author&gt;&lt;/authors&gt;&lt;/contributors&gt;&lt;titles&gt;&lt;title&gt;Social Well-Being&lt;/title&gt;&lt;secondary-title&gt;Social Psychology Quarterly&lt;/secondary-title&gt;&lt;/titles&gt;&lt;periodical&gt;&lt;full-title&gt;Social Psychology Quarterly&lt;/full-title&gt;&lt;/periodical&gt;&lt;pages&gt;121-140&lt;/pages&gt;&lt;volume&gt;61&lt;/volume&gt;&lt;number&gt;2&lt;/number&gt;&lt;dates&gt;&lt;year&gt;1998&lt;/year&gt;&lt;/dates&gt;&lt;publisher&gt;[Sage Publications, Inc., American Sociological Association]&lt;/publisher&gt;&lt;isbn&gt;01902725&lt;/isbn&gt;&lt;urls&gt;&lt;related-urls&gt;&lt;url&gt;http://www.jstor.org/stable/2787065&lt;/url&gt;&lt;/related-urls&gt;&lt;/urls&gt;&lt;custom1&gt;Full publication date: Jun., 1998&lt;/custom1&gt;&lt;electronic-resource-num&gt;10.2307/2787065&lt;/electronic-resource-num&gt;&lt;remote-database-name&gt;JSTOR&lt;/remote-database-name&gt;&lt;access-date&gt;2023/05/14/&lt;/access-date&gt;&lt;/record&gt;&lt;/Cite&gt;&lt;/EndNote&gt;</w:instrText>
            </w:r>
            <w:r w:rsidRPr="00BD1864">
              <w:rPr>
                <w:rFonts w:ascii="Arial" w:eastAsia="Calibri" w:hAnsi="Arial" w:cs="Arial"/>
                <w:color w:val="0E2841" w:themeColor="text2"/>
                <w:sz w:val="22"/>
                <w:szCs w:val="22"/>
              </w:rPr>
              <w:fldChar w:fldCharType="separate"/>
            </w:r>
            <w:r w:rsidRPr="00BD1864">
              <w:rPr>
                <w:rFonts w:ascii="Arial" w:eastAsia="Calibri" w:hAnsi="Arial" w:cs="Arial"/>
                <w:noProof/>
                <w:color w:val="0E2841" w:themeColor="text2"/>
                <w:sz w:val="22"/>
                <w:szCs w:val="22"/>
              </w:rPr>
              <w:t>(Keyes, 1998)</w:t>
            </w:r>
            <w:r w:rsidRPr="00BD1864">
              <w:rPr>
                <w:rFonts w:ascii="Arial" w:eastAsia="Calibri" w:hAnsi="Arial" w:cs="Arial"/>
                <w:color w:val="0E2841" w:themeColor="text2"/>
                <w:sz w:val="22"/>
                <w:szCs w:val="22"/>
              </w:rPr>
              <w:fldChar w:fldCharType="end"/>
            </w:r>
            <w:r w:rsidRPr="00BD1864">
              <w:rPr>
                <w:rFonts w:ascii="Arial" w:eastAsia="Calibri" w:hAnsi="Arial" w:cs="Arial"/>
                <w:color w:val="0E2841" w:themeColor="text2"/>
                <w:sz w:val="22"/>
                <w:szCs w:val="22"/>
              </w:rPr>
              <w:t xml:space="preserve">.   </w:t>
            </w:r>
          </w:p>
        </w:tc>
        <w:tc>
          <w:tcPr>
            <w:tcW w:w="5460" w:type="dxa"/>
            <w:tcBorders>
              <w:bottom w:val="single" w:sz="8" w:space="0" w:color="000000" w:themeColor="text1"/>
              <w:right w:val="single" w:sz="8" w:space="0" w:color="000000" w:themeColor="text1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62ACD701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Community Belonging (CB)</w:t>
            </w:r>
          </w:p>
          <w:p w14:paraId="1BC11D4E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Community Contribution (CC)</w:t>
            </w:r>
          </w:p>
          <w:p w14:paraId="5A8DE7F1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Views on society (VOS)</w:t>
            </w:r>
          </w:p>
          <w:p w14:paraId="1107E1A5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Views on people (VOP)</w:t>
            </w:r>
          </w:p>
        </w:tc>
      </w:tr>
      <w:tr w:rsidR="007E479B" w:rsidRPr="00BD1864" w14:paraId="7F3244C9" w14:textId="77777777" w:rsidTr="003F1CF2">
        <w:trPr>
          <w:trHeight w:val="1905"/>
        </w:trPr>
        <w:tc>
          <w:tcPr>
            <w:tcW w:w="3420" w:type="dxa"/>
            <w:tcBorders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1504FE7C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Spirituality</w:t>
            </w:r>
          </w:p>
        </w:tc>
        <w:tc>
          <w:tcPr>
            <w:tcW w:w="5460" w:type="dxa"/>
            <w:tcBorders>
              <w:bottom w:val="single" w:sz="8" w:space="0" w:color="000000" w:themeColor="text1"/>
            </w:tcBorders>
            <w:vAlign w:val="center"/>
          </w:tcPr>
          <w:p w14:paraId="7BA3A599" w14:textId="77777777" w:rsidR="007E479B" w:rsidRPr="00BD1864" w:rsidRDefault="007E479B" w:rsidP="003F1CF2">
            <w:pPr>
              <w:spacing w:line="240" w:lineRule="auto"/>
              <w:rPr>
                <w:rFonts w:ascii="Arial" w:eastAsia="Calibri" w:hAnsi="Arial" w:cs="Arial"/>
                <w:color w:val="0E2841" w:themeColor="text2"/>
                <w:sz w:val="22"/>
                <w:szCs w:val="22"/>
              </w:rPr>
            </w:pPr>
            <w:r w:rsidRPr="00BD1864">
              <w:rPr>
                <w:rFonts w:ascii="Arial" w:eastAsia="Calibri" w:hAnsi="Arial" w:cs="Arial"/>
                <w:color w:val="0E2841" w:themeColor="text2"/>
                <w:sz w:val="22"/>
                <w:szCs w:val="22"/>
              </w:rPr>
              <w:t xml:space="preserve">Spirituality is concerned with meaning, a connection to something greater than oneself and in some cases faith in a higher power </w:t>
            </w:r>
            <w:r w:rsidRPr="00BD186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Pr="00BD186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Linton&lt;/Author&gt;&lt;Year&gt;2016&lt;/Year&gt;&lt;RecNum&gt;2816&lt;/RecNum&gt;&lt;DisplayText&gt;(Linton et al., 2016)&lt;/DisplayText&gt;&lt;record&gt;&lt;rec-number&gt;2816&lt;/rec-number&gt;&lt;foreign-keys&gt;&lt;key app="EN" db-id="5dzp5fs9dffxxeez204vdsp92twzz2a0rs5t" timestamp="1671500260"&gt;2816&lt;/key&gt;&lt;/foreign-keys&gt;&lt;ref-type name="Journal Article"&gt;17&lt;/ref-type&gt;&lt;contributors&gt;&lt;authors&gt;&lt;author&gt;Linton, Myles-Jay&lt;/author&gt;&lt;author&gt;Dieppe, Paul&lt;/author&gt;&lt;author&gt;Medina-Lara, Antonieta&lt;/author&gt;&lt;/authors&gt;&lt;/contributors&gt;&lt;titles&gt;&lt;title&gt;Review of 99 self-report measures for assessing well-being in adults: exploring dimensions of well-being and developments over time&lt;/title&gt;&lt;secondary-title&gt;BMJ open&lt;/secondary-title&gt;&lt;/titles&gt;&lt;pages&gt;e010641&lt;/pages&gt;&lt;volume&gt;6&lt;/volume&gt;&lt;number&gt;7&lt;/number&gt;&lt;section&gt;Linton, Myles-Jay. Health Economics Group, University of Exeter, Exeter, UK.&amp;#xD;Dieppe, Paul. Institute of Health Research, University of Exeter, Exeter, UK.&amp;#xD;Medina-Lara, Antonieta. Health Economics Group, University of Exeter, Exeter, UK.&lt;/section&gt;&lt;keywords&gt;&lt;keyword&gt;*Activities of Daily Living&lt;/keyword&gt;&lt;keyword&gt;*Health Status&lt;/keyword&gt;&lt;keyword&gt;Humans&lt;/keyword&gt;&lt;keyword&gt;*Mental Health&lt;/keyword&gt;&lt;keyword&gt;*Self Report&lt;/keyword&gt;&lt;keyword&gt;*Spirituality&lt;/keyword&gt;&lt;keyword&gt;Surveys and Questionnaires&lt;/keyword&gt;&lt;/keywords&gt;&lt;dates&gt;&lt;year&gt;2016&lt;/year&gt;&lt;/dates&gt;&lt;pub-location&gt;England&lt;/pub-location&gt;&lt;isbn&gt;2044-6055&lt;/isbn&gt;&lt;urls&gt;&lt;related-urls&gt;&lt;url&gt;http://ovidsp.ovid.com/ovidweb.cgi?T=JS&amp;amp;PAGE=reference&amp;amp;D=med13&amp;amp;NEWS=N&amp;amp;AN=27388349&lt;/url&gt;&lt;/related-urls&gt;&lt;/urls&gt;&lt;electronic-resource-num&gt;https://dx.doi.org/10.1136/bmjopen-2015-010641&lt;/electronic-resource-num&gt;&lt;access-date&gt;20160707//&lt;/access-date&gt;&lt;/record&gt;&lt;/Cite&gt;&lt;/EndNote&gt;</w:instrText>
            </w:r>
            <w:r w:rsidRPr="00BD186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Pr="00BD1864">
              <w:rPr>
                <w:rFonts w:ascii="Arial" w:hAnsi="Arial" w:cs="Arial"/>
                <w:noProof/>
                <w:sz w:val="22"/>
                <w:szCs w:val="22"/>
              </w:rPr>
              <w:t>(Linton et al., 2016)</w:t>
            </w:r>
            <w:r w:rsidRPr="00BD186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BD1864">
              <w:rPr>
                <w:rFonts w:ascii="Arial" w:hAnsi="Arial" w:cs="Arial"/>
                <w:sz w:val="22"/>
                <w:szCs w:val="22"/>
              </w:rPr>
              <w:t>.</w:t>
            </w:r>
          </w:p>
        </w:tc>
        <w:tc>
          <w:tcPr>
            <w:tcW w:w="5460" w:type="dxa"/>
            <w:tcBorders>
              <w:bottom w:val="single" w:sz="8" w:space="0" w:color="000000" w:themeColor="text1"/>
              <w:right w:val="single" w:sz="8" w:space="0" w:color="000000" w:themeColor="text1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5014D485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Environment (ENV)</w:t>
            </w:r>
          </w:p>
          <w:p w14:paraId="4A29C869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God Relationship (GRE)</w:t>
            </w:r>
          </w:p>
          <w:p w14:paraId="3FFA32AB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Impact of Religion (IOR)</w:t>
            </w:r>
          </w:p>
          <w:p w14:paraId="7C76B1BE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Presence (PRE)</w:t>
            </w:r>
          </w:p>
          <w:p w14:paraId="708DCE3E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 xml:space="preserve"> </w:t>
            </w:r>
          </w:p>
          <w:p w14:paraId="0B2E02E8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i/>
                <w:sz w:val="22"/>
                <w:szCs w:val="22"/>
              </w:rPr>
              <w:t>Note:</w:t>
            </w:r>
            <w:r w:rsidRPr="00BD1864">
              <w:rPr>
                <w:rFonts w:ascii="Arial" w:hAnsi="Arial" w:cs="Arial"/>
                <w:sz w:val="22"/>
                <w:szCs w:val="22"/>
              </w:rPr>
              <w:t xml:space="preserve"> items related to specific spiritual practices were removed</w:t>
            </w:r>
          </w:p>
        </w:tc>
      </w:tr>
      <w:tr w:rsidR="007E479B" w:rsidRPr="00BD1864" w14:paraId="32F6B2CA" w14:textId="77777777" w:rsidTr="003F1CF2">
        <w:trPr>
          <w:trHeight w:val="555"/>
        </w:trPr>
        <w:tc>
          <w:tcPr>
            <w:tcW w:w="3420" w:type="dxa"/>
            <w:tcBorders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4685D04D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Vitality</w:t>
            </w:r>
          </w:p>
        </w:tc>
        <w:tc>
          <w:tcPr>
            <w:tcW w:w="5460" w:type="dxa"/>
            <w:tcBorders>
              <w:bottom w:val="single" w:sz="8" w:space="0" w:color="000000" w:themeColor="text1"/>
            </w:tcBorders>
          </w:tcPr>
          <w:p w14:paraId="1694E86D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 xml:space="preserve">States characterized by high-arousal pleasant feelings, such as feeling energetic and lively </w:t>
            </w:r>
            <w:r w:rsidRPr="00BD186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Pr="00BD186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Longo&lt;/Author&gt;&lt;Year&gt;2017&lt;/Year&gt;&lt;RecNum&gt;446&lt;/RecNum&gt;&lt;DisplayText&gt;(Longo et al., 2017)&lt;/DisplayText&gt;&lt;record&gt;&lt;rec-number&gt;446&lt;/rec-number&gt;&lt;foreign-keys&gt;&lt;key app="EN" db-id="ffp290farztd0je0vz15x0fpwps9fv2v0eex" timestamp="1641870693"&gt;446&lt;/key&gt;&lt;/foreign-keys&gt;&lt;ref-type name="Journal Article"&gt;17&lt;/ref-type&gt;&lt;contributors&gt;&lt;authors&gt;&lt;author&gt;Longo, Ylenio&lt;/author&gt;&lt;author&gt;Coyne, Iain&lt;/author&gt;&lt;author&gt;Joseph, Stephen&lt;/author&gt;&lt;/authors&gt;&lt;/contributors&gt;&lt;titles&gt;&lt;title&gt;The scales of general well-being (SGWB)&lt;/title&gt;&lt;secondary-title&gt;Personality and Individual Differences&lt;/secondary-title&gt;&lt;/titles&gt;&lt;periodical&gt;&lt;full-title&gt;Personality and Individual Differences&lt;/full-title&gt;&lt;/periodical&gt;&lt;pages&gt;148-159&lt;/pages&gt;&lt;volume&gt;109&lt;/volume&gt;&lt;dates&gt;&lt;year&gt;2017&lt;/year&gt;&lt;/dates&gt;&lt;isbn&gt;0191-8869&lt;/isbn&gt;&lt;urls&gt;&lt;/urls&gt;&lt;/record&gt;&lt;/Cite&gt;&lt;/EndNote&gt;</w:instrText>
            </w:r>
            <w:r w:rsidRPr="00BD186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Pr="00BD1864">
              <w:rPr>
                <w:rFonts w:ascii="Arial" w:hAnsi="Arial" w:cs="Arial"/>
                <w:noProof/>
                <w:sz w:val="22"/>
                <w:szCs w:val="22"/>
              </w:rPr>
              <w:t>(Longo et al., 2017)</w:t>
            </w:r>
            <w:r w:rsidRPr="00BD186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BD1864">
              <w:rPr>
                <w:rFonts w:ascii="Arial" w:hAnsi="Arial" w:cs="Arial"/>
                <w:sz w:val="22"/>
                <w:szCs w:val="22"/>
              </w:rPr>
              <w:t xml:space="preserve">.   </w:t>
            </w:r>
          </w:p>
        </w:tc>
        <w:tc>
          <w:tcPr>
            <w:tcW w:w="5460" w:type="dxa"/>
            <w:tcBorders>
              <w:bottom w:val="single" w:sz="8" w:space="0" w:color="000000" w:themeColor="text1"/>
              <w:right w:val="single" w:sz="8" w:space="0" w:color="000000" w:themeColor="text1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69A557E4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Energy (EN)</w:t>
            </w:r>
          </w:p>
          <w:p w14:paraId="0729ABCF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</w:p>
          <w:p w14:paraId="64B0DFD7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Note: items related to physical energy were reallocated to Physical health</w:t>
            </w:r>
          </w:p>
          <w:p w14:paraId="70882B6C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7E479B" w:rsidRPr="00BD1864" w14:paraId="723319A5" w14:textId="77777777" w:rsidTr="003F1CF2">
        <w:trPr>
          <w:trHeight w:val="1365"/>
        </w:trPr>
        <w:tc>
          <w:tcPr>
            <w:tcW w:w="3420" w:type="dxa"/>
            <w:tcBorders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3D35C015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Uncategorized (items that did not fit under above dimensions, and were themed into the following subdimensions)</w:t>
            </w:r>
          </w:p>
        </w:tc>
        <w:tc>
          <w:tcPr>
            <w:tcW w:w="5460" w:type="dxa"/>
            <w:tcBorders>
              <w:bottom w:val="single" w:sz="8" w:space="0" w:color="000000" w:themeColor="text1"/>
            </w:tcBorders>
          </w:tcPr>
          <w:p w14:paraId="5216B128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5460" w:type="dxa"/>
            <w:tcBorders>
              <w:bottom w:val="single" w:sz="8" w:space="0" w:color="000000" w:themeColor="text1"/>
              <w:right w:val="single" w:sz="8" w:space="0" w:color="000000" w:themeColor="text1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4B9728F7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Control over life (COL)</w:t>
            </w:r>
          </w:p>
          <w:p w14:paraId="010B78FB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Achievement (ACH)</w:t>
            </w:r>
          </w:p>
          <w:p w14:paraId="302CE237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Fun (FUN)</w:t>
            </w:r>
          </w:p>
          <w:p w14:paraId="44EF3831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Curiosity (CUR)</w:t>
            </w:r>
          </w:p>
          <w:p w14:paraId="284B7779" w14:textId="77777777" w:rsidR="007E479B" w:rsidRPr="00BD1864" w:rsidRDefault="007E479B" w:rsidP="003F1CF2">
            <w:pPr>
              <w:spacing w:line="240" w:lineRule="auto"/>
              <w:rPr>
                <w:rFonts w:ascii="Arial" w:hAnsi="Arial" w:cs="Arial"/>
                <w:sz w:val="22"/>
                <w:szCs w:val="22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Other focus (OF)</w:t>
            </w:r>
          </w:p>
        </w:tc>
      </w:tr>
    </w:tbl>
    <w:p w14:paraId="751BB745" w14:textId="77777777" w:rsidR="007E479B" w:rsidRPr="007E479B" w:rsidRDefault="00AE30CA" w:rsidP="004D2168">
      <w:pPr>
        <w:rPr>
          <w:rFonts w:ascii="Arial" w:hAnsi="Arial" w:cs="Arial"/>
          <w:b/>
          <w:bCs/>
          <w:i/>
          <w:iCs/>
          <w:sz w:val="22"/>
          <w:szCs w:val="22"/>
        </w:rPr>
      </w:pPr>
      <w:r w:rsidRPr="007E479B">
        <w:rPr>
          <w:rFonts w:ascii="Arial" w:hAnsi="Arial" w:cs="Arial"/>
          <w:b/>
          <w:bCs/>
          <w:sz w:val="22"/>
          <w:szCs w:val="22"/>
        </w:rPr>
        <w:lastRenderedPageBreak/>
        <w:t>T</w:t>
      </w:r>
      <w:r w:rsidRPr="007E479B">
        <w:rPr>
          <w:rFonts w:ascii="Arial" w:hAnsi="Arial" w:cs="Arial"/>
          <w:b/>
          <w:bCs/>
          <w:i/>
          <w:iCs/>
          <w:sz w:val="22"/>
          <w:szCs w:val="22"/>
        </w:rPr>
        <w:t xml:space="preserve">able </w:t>
      </w:r>
      <w:r w:rsidR="001B4B2C" w:rsidRPr="007E479B">
        <w:rPr>
          <w:rFonts w:ascii="Arial" w:hAnsi="Arial" w:cs="Arial"/>
          <w:b/>
          <w:bCs/>
          <w:i/>
          <w:iCs/>
          <w:sz w:val="22"/>
          <w:szCs w:val="22"/>
        </w:rPr>
        <w:t>S2</w:t>
      </w:r>
    </w:p>
    <w:p w14:paraId="1950D55E" w14:textId="7E0DDE72" w:rsidR="00AE30CA" w:rsidRPr="00BD1864" w:rsidRDefault="00AE30CA" w:rsidP="004D2168">
      <w:pPr>
        <w:rPr>
          <w:rFonts w:ascii="Arial" w:hAnsi="Arial" w:cs="Arial"/>
          <w:sz w:val="22"/>
          <w:szCs w:val="22"/>
        </w:rPr>
      </w:pPr>
      <w:r w:rsidRPr="00BD1864">
        <w:rPr>
          <w:rFonts w:ascii="Arial" w:hAnsi="Arial" w:cs="Arial"/>
          <w:i/>
          <w:iCs/>
          <w:sz w:val="22"/>
          <w:szCs w:val="22"/>
        </w:rPr>
        <w:t xml:space="preserve"> Inter-dimension Correlations of the 26-factor Model Estimated Using Exploratory Structural Equation Modelling. </w:t>
      </w:r>
    </w:p>
    <w:tbl>
      <w:tblPr>
        <w:tblW w:w="5000" w:type="pct"/>
        <w:tblLayout w:type="fixed"/>
        <w:tblLook w:val="04A0" w:firstRow="1" w:lastRow="0" w:firstColumn="1" w:lastColumn="0" w:noHBand="0" w:noVBand="1"/>
      </w:tblPr>
      <w:tblGrid>
        <w:gridCol w:w="1562"/>
        <w:gridCol w:w="420"/>
        <w:gridCol w:w="561"/>
        <w:gridCol w:w="561"/>
        <w:gridCol w:w="561"/>
        <w:gridCol w:w="561"/>
        <w:gridCol w:w="561"/>
        <w:gridCol w:w="561"/>
        <w:gridCol w:w="561"/>
        <w:gridCol w:w="561"/>
        <w:gridCol w:w="561"/>
        <w:gridCol w:w="560"/>
        <w:gridCol w:w="560"/>
        <w:gridCol w:w="560"/>
        <w:gridCol w:w="560"/>
        <w:gridCol w:w="560"/>
        <w:gridCol w:w="560"/>
        <w:gridCol w:w="560"/>
        <w:gridCol w:w="560"/>
        <w:gridCol w:w="560"/>
        <w:gridCol w:w="560"/>
        <w:gridCol w:w="560"/>
        <w:gridCol w:w="560"/>
        <w:gridCol w:w="560"/>
        <w:gridCol w:w="560"/>
        <w:gridCol w:w="527"/>
      </w:tblGrid>
      <w:tr w:rsidR="004D2168" w:rsidRPr="00BD1864" w14:paraId="7196DE82" w14:textId="77777777" w:rsidTr="004D2168">
        <w:trPr>
          <w:trHeight w:val="320"/>
        </w:trPr>
        <w:tc>
          <w:tcPr>
            <w:tcW w:w="50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0E02770" w14:textId="77777777" w:rsidR="004D2168" w:rsidRPr="00BD1864" w:rsidRDefault="004D2168" w:rsidP="004D2168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3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255DBD6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</w:t>
            </w:r>
          </w:p>
        </w:tc>
        <w:tc>
          <w:tcPr>
            <w:tcW w:w="18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2DF8D04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</w:t>
            </w:r>
          </w:p>
        </w:tc>
        <w:tc>
          <w:tcPr>
            <w:tcW w:w="18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53197FD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</w:t>
            </w:r>
          </w:p>
        </w:tc>
        <w:tc>
          <w:tcPr>
            <w:tcW w:w="18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AA08DF6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</w:t>
            </w:r>
          </w:p>
        </w:tc>
        <w:tc>
          <w:tcPr>
            <w:tcW w:w="18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731A63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6</w:t>
            </w:r>
          </w:p>
        </w:tc>
        <w:tc>
          <w:tcPr>
            <w:tcW w:w="18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6C84A1D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7</w:t>
            </w:r>
          </w:p>
        </w:tc>
        <w:tc>
          <w:tcPr>
            <w:tcW w:w="18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CD02802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8</w:t>
            </w:r>
          </w:p>
        </w:tc>
        <w:tc>
          <w:tcPr>
            <w:tcW w:w="18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89B96AA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9</w:t>
            </w:r>
          </w:p>
        </w:tc>
        <w:tc>
          <w:tcPr>
            <w:tcW w:w="18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EFCB9B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0</w:t>
            </w:r>
          </w:p>
        </w:tc>
        <w:tc>
          <w:tcPr>
            <w:tcW w:w="18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62B699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1</w:t>
            </w:r>
          </w:p>
        </w:tc>
        <w:tc>
          <w:tcPr>
            <w:tcW w:w="18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303FBBF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2</w:t>
            </w:r>
          </w:p>
        </w:tc>
        <w:tc>
          <w:tcPr>
            <w:tcW w:w="18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ADDCB70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3</w:t>
            </w:r>
          </w:p>
        </w:tc>
        <w:tc>
          <w:tcPr>
            <w:tcW w:w="18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D28E09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4</w:t>
            </w:r>
          </w:p>
        </w:tc>
        <w:tc>
          <w:tcPr>
            <w:tcW w:w="18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D9FBCF9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5</w:t>
            </w:r>
          </w:p>
        </w:tc>
        <w:tc>
          <w:tcPr>
            <w:tcW w:w="18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215DCB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6</w:t>
            </w:r>
          </w:p>
        </w:tc>
        <w:tc>
          <w:tcPr>
            <w:tcW w:w="18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F181D92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7</w:t>
            </w:r>
          </w:p>
        </w:tc>
        <w:tc>
          <w:tcPr>
            <w:tcW w:w="18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33484C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8</w:t>
            </w:r>
          </w:p>
        </w:tc>
        <w:tc>
          <w:tcPr>
            <w:tcW w:w="18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6978C8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9</w:t>
            </w:r>
          </w:p>
        </w:tc>
        <w:tc>
          <w:tcPr>
            <w:tcW w:w="18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E4B5D28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0</w:t>
            </w:r>
          </w:p>
        </w:tc>
        <w:tc>
          <w:tcPr>
            <w:tcW w:w="18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C41B2D4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1</w:t>
            </w:r>
          </w:p>
        </w:tc>
        <w:tc>
          <w:tcPr>
            <w:tcW w:w="18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764D0D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2</w:t>
            </w:r>
          </w:p>
        </w:tc>
        <w:tc>
          <w:tcPr>
            <w:tcW w:w="18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76C3FD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3</w:t>
            </w:r>
          </w:p>
        </w:tc>
        <w:tc>
          <w:tcPr>
            <w:tcW w:w="18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4999B3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4</w:t>
            </w:r>
          </w:p>
        </w:tc>
        <w:tc>
          <w:tcPr>
            <w:tcW w:w="18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59A4B3C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5</w:t>
            </w:r>
          </w:p>
        </w:tc>
        <w:tc>
          <w:tcPr>
            <w:tcW w:w="17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B450328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6</w:t>
            </w:r>
          </w:p>
        </w:tc>
      </w:tr>
      <w:tr w:rsidR="004D2168" w:rsidRPr="00BD1864" w14:paraId="0DF0E7E5" w14:textId="77777777" w:rsidTr="004D2168">
        <w:trPr>
          <w:trHeight w:val="320"/>
        </w:trPr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E31E48" w14:textId="77777777" w:rsidR="004D2168" w:rsidRPr="00BD1864" w:rsidRDefault="004D2168" w:rsidP="004D2168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 Activities and functioning</w:t>
            </w:r>
          </w:p>
        </w:tc>
        <w:tc>
          <w:tcPr>
            <w:tcW w:w="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0D9023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477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5F82B4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442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261420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559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DED636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237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CC8D23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2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4F6867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338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53ED1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23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279419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472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93117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431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D1E0E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314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C702F5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483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C96537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404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3CE4B1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524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E41ED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355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402F4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92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822D06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303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06059D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86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1227FC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02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94C11D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216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C17C2E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046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C5DA49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209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53F9BC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484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A08B9E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342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1922F0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406*</w:t>
            </w:r>
          </w:p>
        </w:tc>
        <w:tc>
          <w:tcPr>
            <w:tcW w:w="1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E124D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171*</w:t>
            </w:r>
          </w:p>
        </w:tc>
      </w:tr>
      <w:tr w:rsidR="004D2168" w:rsidRPr="00BD1864" w14:paraId="1DE43740" w14:textId="77777777" w:rsidTr="004D2168">
        <w:trPr>
          <w:trHeight w:val="320"/>
        </w:trPr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FD0073" w14:textId="77777777" w:rsidR="004D2168" w:rsidRPr="00BD1864" w:rsidRDefault="004D2168" w:rsidP="004D2168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 Autonomy</w:t>
            </w:r>
          </w:p>
        </w:tc>
        <w:tc>
          <w:tcPr>
            <w:tcW w:w="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0727D4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8FA0A6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449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12AF5D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61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DE38F5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219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3BF55C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88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40828B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35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DCEA35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24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11D9AE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486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D8CDAB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481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56CA59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33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9D9F22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537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EEBD49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282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05C82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602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49A98A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428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F9E375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81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97CE8E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365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DBE944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74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909AB7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53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8C1D1F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89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60268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2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D728F2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3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4AAB99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326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A5E4C5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326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4651C0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472*</w:t>
            </w:r>
          </w:p>
        </w:tc>
        <w:tc>
          <w:tcPr>
            <w:tcW w:w="1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BB1A13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198*</w:t>
            </w:r>
          </w:p>
        </w:tc>
      </w:tr>
      <w:tr w:rsidR="004D2168" w:rsidRPr="00BD1864" w14:paraId="230E7155" w14:textId="77777777" w:rsidTr="004D2168">
        <w:trPr>
          <w:trHeight w:val="320"/>
        </w:trPr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285EC0" w14:textId="77777777" w:rsidR="004D2168" w:rsidRPr="00BD1864" w:rsidRDefault="004D2168" w:rsidP="004D2168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 Calmness</w:t>
            </w:r>
          </w:p>
        </w:tc>
        <w:tc>
          <w:tcPr>
            <w:tcW w:w="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C7D70C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1C566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4E8BF4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453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5C0ECC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3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B06507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83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208ADE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383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7C51DE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11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DAF27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419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154E99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486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751ED9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474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2D2773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384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4F3E97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376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212290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511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37C3E2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428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27937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15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D0EABA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297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C9C0CE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7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67381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29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B9FF71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36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897B54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01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4D00DC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044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26CC5E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32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B00D3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2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DB6DDA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35*</w:t>
            </w:r>
          </w:p>
        </w:tc>
        <w:tc>
          <w:tcPr>
            <w:tcW w:w="1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121DD0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161*</w:t>
            </w:r>
          </w:p>
        </w:tc>
      </w:tr>
      <w:tr w:rsidR="004D2168" w:rsidRPr="00BD1864" w14:paraId="00935F64" w14:textId="77777777" w:rsidTr="004D2168">
        <w:trPr>
          <w:trHeight w:val="320"/>
        </w:trPr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1E8944" w14:textId="77777777" w:rsidR="004D2168" w:rsidRPr="00BD1864" w:rsidRDefault="004D2168" w:rsidP="004D2168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 Competence</w:t>
            </w:r>
          </w:p>
        </w:tc>
        <w:tc>
          <w:tcPr>
            <w:tcW w:w="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4E92B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1ED04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1E767D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B4708E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348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4EB493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75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26610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422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C234A1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61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9BC88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547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72A884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565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79437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299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BDC7AB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548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A19BC0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374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E0EA2B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643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845029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459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03F4E3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64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D66097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409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444D36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44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2C79D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87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C0B84F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231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6BAC93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59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C8899A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215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5398B6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467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1647B2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457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C95FBD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552*</w:t>
            </w:r>
          </w:p>
        </w:tc>
        <w:tc>
          <w:tcPr>
            <w:tcW w:w="1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6ABAF7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219*</w:t>
            </w:r>
          </w:p>
        </w:tc>
      </w:tr>
      <w:tr w:rsidR="004D2168" w:rsidRPr="00BD1864" w14:paraId="57C9B39F" w14:textId="77777777" w:rsidTr="004D2168">
        <w:trPr>
          <w:trHeight w:val="320"/>
        </w:trPr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BF21A6" w14:textId="77777777" w:rsidR="004D2168" w:rsidRPr="00BD1864" w:rsidRDefault="004D2168" w:rsidP="004D2168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 Development</w:t>
            </w:r>
          </w:p>
        </w:tc>
        <w:tc>
          <w:tcPr>
            <w:tcW w:w="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7A9820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2AD929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D9A757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F58199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79834E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14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AF0E12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84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BB8E00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78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435816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248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9725C6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233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90F857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03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941286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279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976E55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28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706994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258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8F1D2B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321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5EE2A0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8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28CC1A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276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2AA8DB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7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9CDF3A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033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2C5A0E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21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7CED0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46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15C17A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228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C3CD5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87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A6BD94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304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C39688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391*</w:t>
            </w:r>
          </w:p>
        </w:tc>
        <w:tc>
          <w:tcPr>
            <w:tcW w:w="1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72A8FC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72</w:t>
            </w:r>
          </w:p>
        </w:tc>
      </w:tr>
      <w:tr w:rsidR="004D2168" w:rsidRPr="00BD1864" w14:paraId="1589EE90" w14:textId="77777777" w:rsidTr="004D2168">
        <w:trPr>
          <w:trHeight w:val="320"/>
        </w:trPr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FCC010" w14:textId="77777777" w:rsidR="004D2168" w:rsidRPr="00BD1864" w:rsidRDefault="004D2168" w:rsidP="004D2168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6. Engagement</w:t>
            </w:r>
          </w:p>
        </w:tc>
        <w:tc>
          <w:tcPr>
            <w:tcW w:w="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6115D4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8F5521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C1E180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F4D7C5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068C8A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4A5A3C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53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7469F2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067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111A99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62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35FD1B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29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3BBE04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39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F57252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07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2FAFF3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29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7DB001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29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D5EF14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005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41AE80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04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05558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36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66D993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15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B5B69D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043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2B998C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86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AE7B16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06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B4ABB2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9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BA80D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31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DAD324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93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2CC70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6</w:t>
            </w:r>
          </w:p>
        </w:tc>
        <w:tc>
          <w:tcPr>
            <w:tcW w:w="1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C9E604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03</w:t>
            </w:r>
          </w:p>
        </w:tc>
      </w:tr>
      <w:tr w:rsidR="004D2168" w:rsidRPr="00BD1864" w14:paraId="373FB75F" w14:textId="77777777" w:rsidTr="004D2168">
        <w:trPr>
          <w:trHeight w:val="320"/>
        </w:trPr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91CC3F" w14:textId="77777777" w:rsidR="004D2168" w:rsidRPr="00BD1864" w:rsidRDefault="004D2168" w:rsidP="004D2168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7. Happiness</w:t>
            </w:r>
          </w:p>
        </w:tc>
        <w:tc>
          <w:tcPr>
            <w:tcW w:w="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558718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C875F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5237AF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2EE4E7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1051D4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1FF8AB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93C357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28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B9A6D0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38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415AF9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482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4BBB07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274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2DAB3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42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9CF918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229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0CCF23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457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7314C9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411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F116CC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05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04574A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318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95A127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05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5424E4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02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1822DB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55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FE1835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61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F36B45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01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66EA86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231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3FC07B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98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C806E9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374*</w:t>
            </w:r>
          </w:p>
        </w:tc>
        <w:tc>
          <w:tcPr>
            <w:tcW w:w="1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BE012A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063</w:t>
            </w:r>
          </w:p>
        </w:tc>
      </w:tr>
      <w:tr w:rsidR="004D2168" w:rsidRPr="00BD1864" w14:paraId="5F41F706" w14:textId="77777777" w:rsidTr="004D2168">
        <w:trPr>
          <w:trHeight w:val="320"/>
        </w:trPr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6A8ECE" w14:textId="77777777" w:rsidR="004D2168" w:rsidRPr="00BD1864" w:rsidRDefault="004D2168" w:rsidP="004D2168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8. Life Satisfaction</w:t>
            </w:r>
          </w:p>
        </w:tc>
        <w:tc>
          <w:tcPr>
            <w:tcW w:w="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F53FC3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9C0E42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DBBB8A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B67481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A02465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A124FE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4CB50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C887E3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211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208C7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209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E770C4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92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DDEB10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21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8FB92D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27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BFD090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62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B0D64B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87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19B4A5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45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33D6AA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53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EFE7E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1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35ED3B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08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DAD8E3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71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BF37E2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77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CFB484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011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4CF681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82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99A8CC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14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ED9690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64*</w:t>
            </w:r>
          </w:p>
        </w:tc>
        <w:tc>
          <w:tcPr>
            <w:tcW w:w="1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B60747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015</w:t>
            </w:r>
          </w:p>
        </w:tc>
      </w:tr>
      <w:tr w:rsidR="004D2168" w:rsidRPr="00BD1864" w14:paraId="5925629D" w14:textId="77777777" w:rsidTr="004D2168">
        <w:trPr>
          <w:trHeight w:val="320"/>
        </w:trPr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AE7EEB" w14:textId="77777777" w:rsidR="004D2168" w:rsidRPr="00BD1864" w:rsidRDefault="004D2168" w:rsidP="004D2168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9. Meaning and Purpose</w:t>
            </w:r>
          </w:p>
        </w:tc>
        <w:tc>
          <w:tcPr>
            <w:tcW w:w="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47B9C3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AE571D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50E0B4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94C42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7F44FD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865C8D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99615E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92C50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5D8BE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608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38EF80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372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48F2B7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468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944201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308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B4ECF0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57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F2A573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471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C22D0E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28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474ABB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478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A96D7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31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4984B5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223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74DBFB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56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283049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82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D11CFE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19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51DFC9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374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0325F7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253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D46FFD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4*</w:t>
            </w:r>
          </w:p>
        </w:tc>
        <w:tc>
          <w:tcPr>
            <w:tcW w:w="1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D90F1C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16*</w:t>
            </w:r>
          </w:p>
        </w:tc>
      </w:tr>
      <w:tr w:rsidR="004D2168" w:rsidRPr="00BD1864" w14:paraId="437E6F22" w14:textId="77777777" w:rsidTr="004D2168">
        <w:trPr>
          <w:trHeight w:val="320"/>
        </w:trPr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4F8C8" w14:textId="77777777" w:rsidR="004D2168" w:rsidRPr="00BD1864" w:rsidRDefault="004D2168" w:rsidP="004D2168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0. Optimism</w:t>
            </w:r>
          </w:p>
        </w:tc>
        <w:tc>
          <w:tcPr>
            <w:tcW w:w="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08B8AC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A151CF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C5C4C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FDB13D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56501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8083CC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4CF7F0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D07476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10B2E4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AB92CA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35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2B57E8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451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D810CE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384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09B182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611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EBC009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531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330432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75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34AD70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433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EE48CD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18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6BB346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95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C943E6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83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3E7C43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95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31E889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85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B2B393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383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9FE625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299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CE7D0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492*</w:t>
            </w:r>
          </w:p>
        </w:tc>
        <w:tc>
          <w:tcPr>
            <w:tcW w:w="1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6169E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119*</w:t>
            </w:r>
          </w:p>
        </w:tc>
      </w:tr>
      <w:tr w:rsidR="004D2168" w:rsidRPr="00BD1864" w14:paraId="105A3BA1" w14:textId="77777777" w:rsidTr="004D2168">
        <w:trPr>
          <w:trHeight w:val="320"/>
        </w:trPr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7A4CFB" w14:textId="77777777" w:rsidR="004D2168" w:rsidRPr="00BD1864" w:rsidRDefault="004D2168" w:rsidP="004D2168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lastRenderedPageBreak/>
              <w:t>11. Personal circumstances</w:t>
            </w:r>
          </w:p>
        </w:tc>
        <w:tc>
          <w:tcPr>
            <w:tcW w:w="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E82D06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1411F9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0272A4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50113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372DB7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E189F7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76A352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644B6B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AE1E6A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D19A7A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02F95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297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CE4B4F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291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2BE9EC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38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9BC82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366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817C6D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38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8F4598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92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6D87DF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73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0263EE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42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C08D48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49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F8EBAF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06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765AF5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081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8C66A8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22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4B2C65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2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31813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248*</w:t>
            </w:r>
          </w:p>
        </w:tc>
        <w:tc>
          <w:tcPr>
            <w:tcW w:w="1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EF74A2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106</w:t>
            </w:r>
          </w:p>
        </w:tc>
      </w:tr>
      <w:tr w:rsidR="004D2168" w:rsidRPr="00BD1864" w14:paraId="1D469050" w14:textId="77777777" w:rsidTr="004D2168">
        <w:trPr>
          <w:trHeight w:val="320"/>
        </w:trPr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E3B9E" w14:textId="77777777" w:rsidR="004D2168" w:rsidRPr="00BD1864" w:rsidRDefault="004D2168" w:rsidP="004D2168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2. Personal relationships</w:t>
            </w:r>
          </w:p>
        </w:tc>
        <w:tc>
          <w:tcPr>
            <w:tcW w:w="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321C13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6BF287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43CE8E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57E931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99BAD8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A1B33B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65B234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725194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068B2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AD248B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5FC4F5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3CA63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243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481A92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626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302E61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561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7002D3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227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292C5A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387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7280E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026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E84CC4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207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D5F770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26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823D4F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2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76CD53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236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AFC9E4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269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E0D00C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348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A3A3F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535*</w:t>
            </w:r>
          </w:p>
        </w:tc>
        <w:tc>
          <w:tcPr>
            <w:tcW w:w="1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B96439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159*</w:t>
            </w:r>
          </w:p>
        </w:tc>
      </w:tr>
      <w:tr w:rsidR="004D2168" w:rsidRPr="00BD1864" w14:paraId="00355E53" w14:textId="77777777" w:rsidTr="004D2168">
        <w:trPr>
          <w:trHeight w:val="320"/>
        </w:trPr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1B09FB" w14:textId="77777777" w:rsidR="004D2168" w:rsidRPr="00BD1864" w:rsidRDefault="004D2168" w:rsidP="004D2168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3. Physical health</w:t>
            </w:r>
          </w:p>
        </w:tc>
        <w:tc>
          <w:tcPr>
            <w:tcW w:w="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5AC684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7E71BE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DE8447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85742D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C6E121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76F5B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37AAA9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9ADC80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0A02CC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1A4651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087528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83504E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AC92D6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444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89CEB1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335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CB49EB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82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DFB2AF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69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6B626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39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1689BA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65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AE67B6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63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CD5B00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75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28FD72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19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8FCE37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495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E6D89E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41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10E790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28*</w:t>
            </w:r>
          </w:p>
        </w:tc>
        <w:tc>
          <w:tcPr>
            <w:tcW w:w="1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9041B3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088</w:t>
            </w:r>
          </w:p>
        </w:tc>
      </w:tr>
      <w:tr w:rsidR="004D2168" w:rsidRPr="00BD1864" w14:paraId="7F2287C3" w14:textId="77777777" w:rsidTr="004D2168">
        <w:trPr>
          <w:trHeight w:val="320"/>
        </w:trPr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705804" w14:textId="77777777" w:rsidR="004D2168" w:rsidRPr="00BD1864" w:rsidRDefault="004D2168" w:rsidP="004D2168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4. Self-acceptance</w:t>
            </w:r>
          </w:p>
        </w:tc>
        <w:tc>
          <w:tcPr>
            <w:tcW w:w="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ED5E54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48B2A9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AC9E5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20417E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7D3671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9E8BAE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16B00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52C235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F1319C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091D03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AAF925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24E06C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C2833A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310271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579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376FA3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75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C277BC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463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857FE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79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D465F2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48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57B101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203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E6720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3728D1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29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5ACDE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419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65C3C6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362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1457D2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521*</w:t>
            </w:r>
          </w:p>
        </w:tc>
        <w:tc>
          <w:tcPr>
            <w:tcW w:w="1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7A0BC6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166*</w:t>
            </w:r>
          </w:p>
        </w:tc>
      </w:tr>
      <w:tr w:rsidR="004D2168" w:rsidRPr="00BD1864" w14:paraId="506CC1B3" w14:textId="77777777" w:rsidTr="004D2168">
        <w:trPr>
          <w:trHeight w:val="320"/>
        </w:trPr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BF4610" w14:textId="77777777" w:rsidR="004D2168" w:rsidRPr="00BD1864" w:rsidRDefault="004D2168" w:rsidP="004D2168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5. Sense of Control</w:t>
            </w:r>
          </w:p>
        </w:tc>
        <w:tc>
          <w:tcPr>
            <w:tcW w:w="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EFC82D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DF438E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F9D4A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B1FFB6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ABF588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F74B62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13B46F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FDEB42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36E9CA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3C7AC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FFCA6D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05B999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AE021E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940314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6E95C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207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73591F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45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2EC6EA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003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1D1E1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63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2D7A88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4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C28C6C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277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91DCFB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79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D7698B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248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8C399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3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74B714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536*</w:t>
            </w:r>
          </w:p>
        </w:tc>
        <w:tc>
          <w:tcPr>
            <w:tcW w:w="1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A01C5C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06</w:t>
            </w:r>
          </w:p>
        </w:tc>
      </w:tr>
      <w:tr w:rsidR="004D2168" w:rsidRPr="00BD1864" w14:paraId="4593D31E" w14:textId="77777777" w:rsidTr="004D2168">
        <w:trPr>
          <w:trHeight w:val="320"/>
        </w:trPr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4FC66B" w14:textId="77777777" w:rsidR="004D2168" w:rsidRPr="00BD1864" w:rsidRDefault="004D2168" w:rsidP="004D2168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6. Self-congruence</w:t>
            </w:r>
          </w:p>
        </w:tc>
        <w:tc>
          <w:tcPr>
            <w:tcW w:w="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7BE145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7DEB36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B5339C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9BBF7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FCD9D4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3D97D2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F62C3B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0B9E35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C16218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DD22E4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903515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13F92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008ED2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3CC68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757B84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10203C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99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B1A138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003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82D21C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044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C3642C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17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E6CA52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38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EC7991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75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0077FC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38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07BCE3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57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E62F19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51*</w:t>
            </w:r>
          </w:p>
        </w:tc>
        <w:tc>
          <w:tcPr>
            <w:tcW w:w="1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A9BBBA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021</w:t>
            </w:r>
          </w:p>
        </w:tc>
      </w:tr>
      <w:tr w:rsidR="004D2168" w:rsidRPr="00BD1864" w14:paraId="670BA393" w14:textId="77777777" w:rsidTr="004D2168">
        <w:trPr>
          <w:trHeight w:val="320"/>
        </w:trPr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170C2D" w14:textId="77777777" w:rsidR="004D2168" w:rsidRPr="00BD1864" w:rsidRDefault="004D2168" w:rsidP="004D2168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7. Spirituality</w:t>
            </w:r>
          </w:p>
        </w:tc>
        <w:tc>
          <w:tcPr>
            <w:tcW w:w="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3AF1DD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5D8B1F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AEE3F4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6BCA41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3AE572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812B58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689C39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3DF499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DD6CC4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29D95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8412B4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CE585B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09A82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46C62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4EA885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A3C3A5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9555CE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003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097089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82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2F3A85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74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4D8CE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39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E4487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98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77EC40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214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F1ACF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319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A43C96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471*</w:t>
            </w:r>
          </w:p>
        </w:tc>
        <w:tc>
          <w:tcPr>
            <w:tcW w:w="1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B5019D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28</w:t>
            </w:r>
          </w:p>
        </w:tc>
      </w:tr>
      <w:tr w:rsidR="004D2168" w:rsidRPr="00BD1864" w14:paraId="3E4EF6AB" w14:textId="77777777" w:rsidTr="004D2168">
        <w:trPr>
          <w:trHeight w:val="320"/>
        </w:trPr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8F1971" w14:textId="77777777" w:rsidR="004D2168" w:rsidRPr="00BD1864" w:rsidRDefault="004D2168" w:rsidP="004D2168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8. Control over life</w:t>
            </w:r>
          </w:p>
        </w:tc>
        <w:tc>
          <w:tcPr>
            <w:tcW w:w="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CFD220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BCF9CD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C8280F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58139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2B1CE8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00C8C5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231B43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D9B02F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48C28E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5CA65C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672363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C5727D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62A69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55C182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ED5704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30168A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DD56B1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53A4BC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101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3A860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28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BF29D0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071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B40095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19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871CD0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35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91261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55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F303A1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97</w:t>
            </w:r>
          </w:p>
        </w:tc>
        <w:tc>
          <w:tcPr>
            <w:tcW w:w="1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DF2302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64</w:t>
            </w:r>
          </w:p>
        </w:tc>
      </w:tr>
      <w:tr w:rsidR="004D2168" w:rsidRPr="00BD1864" w14:paraId="0E216EA7" w14:textId="77777777" w:rsidTr="004D2168">
        <w:trPr>
          <w:trHeight w:val="320"/>
        </w:trPr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59CA05" w14:textId="77777777" w:rsidR="004D2168" w:rsidRPr="00BD1864" w:rsidRDefault="004D2168" w:rsidP="004D2168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9. Achievement</w:t>
            </w:r>
          </w:p>
        </w:tc>
        <w:tc>
          <w:tcPr>
            <w:tcW w:w="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A82217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0CB5B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F65DC3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7FDC6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4F5909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17B2BF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310242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3072A6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AB0785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4C6285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C3CB0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612ADD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B654F2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5C113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CC4B9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83F0B5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B62134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48C60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2A1977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015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FB4DD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61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6A3277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032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1ED134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07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4C86CA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34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DBD77D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34*</w:t>
            </w:r>
          </w:p>
        </w:tc>
        <w:tc>
          <w:tcPr>
            <w:tcW w:w="1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E6A3A9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046</w:t>
            </w:r>
          </w:p>
        </w:tc>
      </w:tr>
      <w:tr w:rsidR="004D2168" w:rsidRPr="00BD1864" w14:paraId="087CB87A" w14:textId="77777777" w:rsidTr="004D2168">
        <w:trPr>
          <w:trHeight w:val="320"/>
        </w:trPr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9EB17E" w14:textId="77777777" w:rsidR="004D2168" w:rsidRPr="00BD1864" w:rsidRDefault="004D2168" w:rsidP="004D2168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0. Fun</w:t>
            </w:r>
          </w:p>
        </w:tc>
        <w:tc>
          <w:tcPr>
            <w:tcW w:w="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0C0AC8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069CF4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C037F8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30248C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6E7A6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21AE82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309DF3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283C42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9C86AC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E72E08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DDAF91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A50C2A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D093D5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C40D6B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3C72C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3C9BDB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33F53A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5395A7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A0EA80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51319A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32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E8B995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34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2484C2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09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05FB71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09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8BE65C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219*</w:t>
            </w:r>
          </w:p>
        </w:tc>
        <w:tc>
          <w:tcPr>
            <w:tcW w:w="1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1115C2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102*</w:t>
            </w:r>
          </w:p>
        </w:tc>
      </w:tr>
      <w:tr w:rsidR="004D2168" w:rsidRPr="00BD1864" w14:paraId="263CE601" w14:textId="77777777" w:rsidTr="004D2168">
        <w:trPr>
          <w:trHeight w:val="320"/>
        </w:trPr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BDE3AF" w14:textId="77777777" w:rsidR="004D2168" w:rsidRPr="00BD1864" w:rsidRDefault="004D2168" w:rsidP="004D2168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1. Curiosity</w:t>
            </w:r>
          </w:p>
        </w:tc>
        <w:tc>
          <w:tcPr>
            <w:tcW w:w="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46F5E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C124DD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B02993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37A679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FA4108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9DAEE9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4C2D22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6C615E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E04245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5B12DB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EF2177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E3BE20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01C10C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57A0BC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BE08B1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03136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4CC653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1329A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DEE641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4412E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B54BF6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048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301CCC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01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CD7E52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63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74032E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76*</w:t>
            </w:r>
          </w:p>
        </w:tc>
        <w:tc>
          <w:tcPr>
            <w:tcW w:w="1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AACB10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62*</w:t>
            </w:r>
          </w:p>
        </w:tc>
      </w:tr>
      <w:tr w:rsidR="004D2168" w:rsidRPr="00BD1864" w14:paraId="5CD36CFE" w14:textId="77777777" w:rsidTr="004D2168">
        <w:trPr>
          <w:trHeight w:val="320"/>
        </w:trPr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5068E4" w14:textId="77777777" w:rsidR="004D2168" w:rsidRPr="00BD1864" w:rsidRDefault="004D2168" w:rsidP="004D2168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2. Other views</w:t>
            </w:r>
          </w:p>
        </w:tc>
        <w:tc>
          <w:tcPr>
            <w:tcW w:w="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D4B2F7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E29A27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409DB7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EF3D42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0E0DA2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2DAEAE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933734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B9B89B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EBEFAC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565966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B07593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9B41DF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3AEE10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CBC4C9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93F4A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0DE5C7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34F2B7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00DDB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3046F4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1EC18D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41FEE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79C1E8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74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0AFF5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268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3B1934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244*</w:t>
            </w:r>
          </w:p>
        </w:tc>
        <w:tc>
          <w:tcPr>
            <w:tcW w:w="1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42B982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2</w:t>
            </w:r>
          </w:p>
        </w:tc>
      </w:tr>
      <w:tr w:rsidR="004D2168" w:rsidRPr="00BD1864" w14:paraId="3379B1C0" w14:textId="77777777" w:rsidTr="004D2168">
        <w:trPr>
          <w:trHeight w:val="320"/>
        </w:trPr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093207" w14:textId="77777777" w:rsidR="004D2168" w:rsidRPr="00BD1864" w:rsidRDefault="004D2168" w:rsidP="004D2168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3. Vitality</w:t>
            </w:r>
          </w:p>
        </w:tc>
        <w:tc>
          <w:tcPr>
            <w:tcW w:w="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D103A6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85A743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6E7268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27DB0D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0B2EFA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1621EF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20A3FE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401CC3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9C6EB5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4FF7FC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E95D68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B136F8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6C048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B4B1F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5DAA3E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58FF64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4A6457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81C3F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607109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DD1911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17A73A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770DE5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5D0260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71*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310433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253*</w:t>
            </w:r>
          </w:p>
        </w:tc>
        <w:tc>
          <w:tcPr>
            <w:tcW w:w="1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7B04F3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1</w:t>
            </w: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lastRenderedPageBreak/>
              <w:t>85*</w:t>
            </w:r>
          </w:p>
        </w:tc>
      </w:tr>
      <w:tr w:rsidR="004D2168" w:rsidRPr="00BD1864" w14:paraId="7E931EC0" w14:textId="77777777" w:rsidTr="004D2168">
        <w:trPr>
          <w:trHeight w:val="320"/>
        </w:trPr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A4D390" w14:textId="77777777" w:rsidR="004D2168" w:rsidRPr="00BD1864" w:rsidRDefault="004D2168" w:rsidP="004D2168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lastRenderedPageBreak/>
              <w:t>24. Problem-focused coping</w:t>
            </w:r>
          </w:p>
        </w:tc>
        <w:tc>
          <w:tcPr>
            <w:tcW w:w="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5519B8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C8A2F3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202EE6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B419AE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49DFCF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1BD980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73BA0D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B54131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2BEAF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A9F6CC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DC4EF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28A99D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FFCCFF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8134D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B94172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108F67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5A25DA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6B0852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2AE963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484C42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A28341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921115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61C82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A084CF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6*</w:t>
            </w:r>
          </w:p>
        </w:tc>
        <w:tc>
          <w:tcPr>
            <w:tcW w:w="1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13F462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96</w:t>
            </w:r>
          </w:p>
        </w:tc>
      </w:tr>
      <w:tr w:rsidR="004D2168" w:rsidRPr="00BD1864" w14:paraId="69CF8645" w14:textId="77777777" w:rsidTr="004D2168">
        <w:trPr>
          <w:trHeight w:val="320"/>
        </w:trPr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0FB311" w14:textId="77777777" w:rsidR="004D2168" w:rsidRPr="00BD1864" w:rsidRDefault="004D2168" w:rsidP="004D2168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5. Emotion-focused coping</w:t>
            </w:r>
          </w:p>
        </w:tc>
        <w:tc>
          <w:tcPr>
            <w:tcW w:w="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559508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42FF25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42DA80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C532D9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3C7A37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29391F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810306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5DCFD4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FAB8E8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945B4C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7F433B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3195B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0999E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8208E8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9C8332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6209FB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259C79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0DA4D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F377B1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3923A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4D7524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93B726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E61B2C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D5640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</w:t>
            </w:r>
          </w:p>
        </w:tc>
        <w:tc>
          <w:tcPr>
            <w:tcW w:w="1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D2CB57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1</w:t>
            </w:r>
          </w:p>
        </w:tc>
      </w:tr>
      <w:tr w:rsidR="004D2168" w:rsidRPr="00BD1864" w14:paraId="03CC4B0F" w14:textId="77777777" w:rsidTr="004D2168">
        <w:trPr>
          <w:trHeight w:val="320"/>
        </w:trPr>
        <w:tc>
          <w:tcPr>
            <w:tcW w:w="50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95EF1B6" w14:textId="77777777" w:rsidR="004D2168" w:rsidRPr="00BD1864" w:rsidRDefault="004D2168" w:rsidP="004D2168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6. Avoidant coping</w:t>
            </w:r>
          </w:p>
        </w:tc>
        <w:tc>
          <w:tcPr>
            <w:tcW w:w="13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6BBB7E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204AB97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8377908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32ACBB9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D6624C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A85CFF4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A87B561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346401A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915F492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A5457B0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0B4BBD3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967308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6C7CA87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B187F8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AB9F049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A440D64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FC28C3E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8B1B56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A492FA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8A74767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6B184E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B9032AA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5F484CB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0971BD7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7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013D482" w14:textId="77777777" w:rsidR="004D2168" w:rsidRPr="00BD1864" w:rsidRDefault="004D2168" w:rsidP="004D216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</w:t>
            </w:r>
          </w:p>
        </w:tc>
      </w:tr>
    </w:tbl>
    <w:p w14:paraId="5FBF139A" w14:textId="434EFE9E" w:rsidR="00AE30CA" w:rsidRPr="00BD1864" w:rsidRDefault="004D2168">
      <w:pPr>
        <w:rPr>
          <w:rFonts w:ascii="Arial" w:hAnsi="Arial" w:cs="Arial"/>
          <w:sz w:val="22"/>
          <w:szCs w:val="22"/>
        </w:rPr>
      </w:pPr>
      <w:r w:rsidRPr="00BD1864">
        <w:rPr>
          <w:rFonts w:ascii="Arial" w:hAnsi="Arial" w:cs="Arial"/>
          <w:sz w:val="22"/>
          <w:szCs w:val="22"/>
        </w:rPr>
        <w:t>Note: * = significant at p&lt;.001</w:t>
      </w:r>
      <w:r w:rsidR="00AE30CA" w:rsidRPr="00BD1864">
        <w:rPr>
          <w:rFonts w:ascii="Arial" w:hAnsi="Arial" w:cs="Arial"/>
          <w:sz w:val="22"/>
          <w:szCs w:val="22"/>
        </w:rPr>
        <w:br w:type="page"/>
      </w:r>
    </w:p>
    <w:p w14:paraId="06450735" w14:textId="77777777" w:rsidR="007E479B" w:rsidRPr="007E479B" w:rsidRDefault="00AE30CA">
      <w:pPr>
        <w:rPr>
          <w:rFonts w:ascii="Arial" w:hAnsi="Arial" w:cs="Arial"/>
          <w:b/>
          <w:bCs/>
          <w:sz w:val="22"/>
          <w:szCs w:val="22"/>
        </w:rPr>
      </w:pPr>
      <w:r w:rsidRPr="007E479B">
        <w:rPr>
          <w:rFonts w:ascii="Arial" w:hAnsi="Arial" w:cs="Arial"/>
          <w:b/>
          <w:bCs/>
          <w:sz w:val="22"/>
          <w:szCs w:val="22"/>
        </w:rPr>
        <w:lastRenderedPageBreak/>
        <w:t xml:space="preserve">Table </w:t>
      </w:r>
      <w:r w:rsidR="001B4B2C" w:rsidRPr="007E479B">
        <w:rPr>
          <w:rFonts w:ascii="Arial" w:hAnsi="Arial" w:cs="Arial"/>
          <w:b/>
          <w:bCs/>
          <w:sz w:val="22"/>
          <w:szCs w:val="22"/>
        </w:rPr>
        <w:t>S3</w:t>
      </w:r>
    </w:p>
    <w:p w14:paraId="20F12311" w14:textId="21323FB1" w:rsidR="00306842" w:rsidRPr="00BD1864" w:rsidRDefault="009459D9">
      <w:pPr>
        <w:rPr>
          <w:rFonts w:ascii="Arial" w:hAnsi="Arial" w:cs="Arial"/>
          <w:sz w:val="22"/>
          <w:szCs w:val="22"/>
        </w:rPr>
      </w:pPr>
      <w:r w:rsidRPr="00BD1864">
        <w:rPr>
          <w:rFonts w:ascii="Arial" w:hAnsi="Arial" w:cs="Arial"/>
          <w:sz w:val="22"/>
          <w:szCs w:val="22"/>
        </w:rPr>
        <w:t>Results of Item Response Theory Analysis, indicating discrimination and difficulty for locally independent ite</w:t>
      </w:r>
      <w:r w:rsidR="00306842" w:rsidRPr="00BD1864">
        <w:rPr>
          <w:rFonts w:ascii="Arial" w:hAnsi="Arial" w:cs="Arial"/>
          <w:sz w:val="22"/>
          <w:szCs w:val="22"/>
        </w:rPr>
        <w:t xml:space="preserve">ms. </w:t>
      </w:r>
    </w:p>
    <w:p w14:paraId="6C8288BB" w14:textId="0646228A" w:rsidR="009459D9" w:rsidRPr="00BD1864" w:rsidRDefault="009459D9">
      <w:pPr>
        <w:rPr>
          <w:rFonts w:ascii="Arial" w:hAnsi="Arial" w:cs="Arial"/>
          <w:sz w:val="22"/>
          <w:szCs w:val="22"/>
        </w:rPr>
      </w:pPr>
      <w:r w:rsidRPr="00BD1864">
        <w:rPr>
          <w:rFonts w:ascii="Arial" w:hAnsi="Arial" w:cs="Arial"/>
          <w:sz w:val="22"/>
          <w:szCs w:val="22"/>
        </w:rPr>
        <w:t xml:space="preserve">Note: Items without </w:t>
      </w:r>
      <w:r w:rsidR="00306842" w:rsidRPr="00BD1864">
        <w:rPr>
          <w:rFonts w:ascii="Arial" w:hAnsi="Arial" w:cs="Arial"/>
          <w:sz w:val="22"/>
          <w:szCs w:val="22"/>
        </w:rPr>
        <w:t xml:space="preserve">discrimination or difficulty </w:t>
      </w:r>
      <w:r w:rsidRPr="00BD1864">
        <w:rPr>
          <w:rFonts w:ascii="Arial" w:hAnsi="Arial" w:cs="Arial"/>
          <w:sz w:val="22"/>
          <w:szCs w:val="22"/>
        </w:rPr>
        <w:t xml:space="preserve">statistics were found to be locally dependent. 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481"/>
        <w:gridCol w:w="5624"/>
        <w:gridCol w:w="1802"/>
        <w:gridCol w:w="2029"/>
        <w:gridCol w:w="1678"/>
        <w:gridCol w:w="905"/>
        <w:gridCol w:w="905"/>
        <w:gridCol w:w="989"/>
        <w:gridCol w:w="985"/>
      </w:tblGrid>
      <w:tr w:rsidR="00AE30CA" w:rsidRPr="00BD1864" w14:paraId="4DA4305C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33433A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5A6D744" w14:textId="5A51C393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9D4BA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Slope</w:t>
            </w:r>
          </w:p>
        </w:tc>
        <w:tc>
          <w:tcPr>
            <w:tcW w:w="2433" w:type="pct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6D355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Difficulty parameters</w:t>
            </w:r>
          </w:p>
        </w:tc>
      </w:tr>
      <w:tr w:rsidR="00AE30CA" w:rsidRPr="00BD1864" w14:paraId="7E22BB91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E00686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36718FF" w14:textId="2A54491C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tem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36D21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(discrimination)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25B17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14F8A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948FF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62BF8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5A99F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D1CFE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6</w:t>
            </w:r>
          </w:p>
        </w:tc>
      </w:tr>
      <w:tr w:rsidR="00AE30CA" w:rsidRPr="00BD1864" w14:paraId="40624791" w14:textId="77777777" w:rsidTr="004D2168">
        <w:trPr>
          <w:trHeight w:val="30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82AF47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18AE52C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86B38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A24D7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83692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661EF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BDBD3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11EE7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F6C14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0CE81F75" w14:textId="77777777" w:rsidTr="004D2168">
        <w:trPr>
          <w:trHeight w:val="300"/>
        </w:trPr>
        <w:tc>
          <w:tcPr>
            <w:tcW w:w="198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606B8B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Activities and Functioning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0A77E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A6D2E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F5B6A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6D944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DEB06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21366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30097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4645CAC6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0B7D55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3D3F7B4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nterest in activities and leisure (combined)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D2755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ECEA0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DB747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11176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BCDB5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3830A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B0A8B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5D87298F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80FAA6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51CA1A6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The things I usually do were as interesting to me as they ever wer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72340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419D8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45CA8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770EC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7FE16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F7344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9CD43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69D38FF3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524764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0898524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kept interested in thing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C5B0A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675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17238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7.359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BACD9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14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6E8BC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794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F5FEC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82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3CFBA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135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9009C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3.431</w:t>
            </w:r>
          </w:p>
        </w:tc>
      </w:tr>
      <w:tr w:rsidR="00AE30CA" w:rsidRPr="00BD1864" w14:paraId="3FC4F0B5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463EC2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5E27E61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really looked forward to my daily activitie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172A4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36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BDB3D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792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AA2FD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01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F9AC3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78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5159E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952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F3DB1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901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292D8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3.836</w:t>
            </w:r>
          </w:p>
        </w:tc>
      </w:tr>
      <w:tr w:rsidR="00AE30CA" w:rsidRPr="00BD1864" w14:paraId="2B62870B" w14:textId="77777777" w:rsidTr="004D2168">
        <w:trPr>
          <w:trHeight w:val="64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5326F9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E0AE26A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was able to perform my usual activities (e.g. employment, studying, housework, free- time activities) without difficulty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9CF30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303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24E00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673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B2A5F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255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95A42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395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C791E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407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35696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068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1901B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2.397</w:t>
            </w:r>
          </w:p>
        </w:tc>
      </w:tr>
      <w:tr w:rsidR="00AE30CA" w:rsidRPr="00BD1864" w14:paraId="15911AFC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E37D1F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B43FD15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enjoyed my free tim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50DAF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58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EDAC8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7.184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0136C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418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9F217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233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D2F24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626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A4410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377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5F000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2.692</w:t>
            </w:r>
          </w:p>
        </w:tc>
      </w:tr>
      <w:tr w:rsidR="00AE30CA" w:rsidRPr="00BD1864" w14:paraId="25499154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C4F47C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0E42910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had the opportunity for leisure activitie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0839E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557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A347A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112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01F7E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689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8FAE3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843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1B12E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623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B1E89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127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3592B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2.554</w:t>
            </w:r>
          </w:p>
        </w:tc>
      </w:tr>
      <w:tr w:rsidR="00AE30CA" w:rsidRPr="00BD1864" w14:paraId="2D27E62C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59151E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E8BCBF4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was satisfied with the way I spent my spare tim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1C485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664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10702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6.713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AB384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762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9AA06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22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09956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565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B6149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532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3FF1B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3.816</w:t>
            </w:r>
          </w:p>
        </w:tc>
      </w:tr>
      <w:tr w:rsidR="00AE30CA" w:rsidRPr="00BD1864" w14:paraId="52494169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B5FBC6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688DA4F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was satisfied with my ability to manage my hobbies or recreational activitie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2BDA7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774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6827C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6.75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CAA10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171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90A26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669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B2EB8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61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01E3D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631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8FAF6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3.746</w:t>
            </w:r>
          </w:p>
        </w:tc>
      </w:tr>
      <w:tr w:rsidR="00AE30CA" w:rsidRPr="00BD1864" w14:paraId="1E0C4A0B" w14:textId="77777777" w:rsidTr="004D2168">
        <w:trPr>
          <w:trHeight w:val="30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5F3322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2397EF5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C8748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2ABAE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52012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03BE3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A4230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E0E3D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9090B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10623B4B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815D1D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5DE088F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Physical ability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FB4CC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BD980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7D482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46390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0637E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9BEBF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B93CE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76C7F1C9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8969C4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9AB3C8C" w14:textId="0F053AE2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needed help with jobs around my place of residence (e.g. preparing food, cleaning, gardening)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3EB77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119D6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CF9F2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1A74B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FD460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73A24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2558A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70EC5C35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939F68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D574E7F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was able to look after myself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6B1F6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957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A06DE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6.885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A5660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486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47E0F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47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8EA6C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949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A0A62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115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126D0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1.964</w:t>
            </w:r>
          </w:p>
        </w:tc>
      </w:tr>
      <w:tr w:rsidR="00AE30CA" w:rsidRPr="00BD1864" w14:paraId="40B57A2A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9A5AD6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A9B87B3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could rely on myself to be ready for what I needed to do each day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B1D49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47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347FC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6.98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173C4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552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71409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203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C7F34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538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CC4EB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92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F3D81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3.358</w:t>
            </w:r>
          </w:p>
        </w:tc>
      </w:tr>
      <w:tr w:rsidR="00AE30CA" w:rsidRPr="00BD1864" w14:paraId="189D6414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1C839D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9F1D629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was satisfied with my ability to move around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B1983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096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2A68F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843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0917C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443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E3186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616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2BBD6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352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0CC7E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435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5D62A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2.516</w:t>
            </w:r>
          </w:p>
        </w:tc>
      </w:tr>
      <w:tr w:rsidR="00AE30CA" w:rsidRPr="00BD1864" w14:paraId="09C4F557" w14:textId="77777777" w:rsidTr="004D2168">
        <w:trPr>
          <w:trHeight w:val="30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14FF79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599A53D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64FEA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8A69A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03A70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2B60F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3441D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CDD77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CF3F8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057E65DE" w14:textId="77777777" w:rsidTr="004D2168">
        <w:trPr>
          <w:trHeight w:val="300"/>
        </w:trPr>
        <w:tc>
          <w:tcPr>
            <w:tcW w:w="198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04AF2B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Avoidant coping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C0F70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D1FC1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C201A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C6866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1F581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82499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4CD46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17578847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16AA52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991003A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Denial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C2954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E48C7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EDB7B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AE363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626EB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3E25B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38CE8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63E19B73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13DBF8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8EA7A35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pretended that it hasn't really happened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5F172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08DD9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2A6F5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FECD0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0D412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88DE9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D1136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410F3DB6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15667D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D09AFD7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tried to ignore or avoid the problem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AB8A3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E177C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BC0DE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6EABF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C6FF8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46137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64CCB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22DF2575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BF3ACD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33F691E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avoided even thinking about my problem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B088E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301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80E58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936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F23D3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888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224FD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264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5E29D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1.453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793B6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2.879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E8039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4.984</w:t>
            </w:r>
          </w:p>
        </w:tc>
      </w:tr>
      <w:tr w:rsidR="00AE30CA" w:rsidRPr="00BD1864" w14:paraId="257582D4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ACAC4E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C5B0C05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tried to deny how serious the problem really wa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E8F3E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739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E2E2A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53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1EF24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45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42133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325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E81B5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1.315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6EBEB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2.686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96422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4.519</w:t>
            </w:r>
          </w:p>
        </w:tc>
      </w:tr>
      <w:tr w:rsidR="00AE30CA" w:rsidRPr="00BD1864" w14:paraId="7A47F427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28C79F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F7EF8FA" w14:textId="56B09F15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 xml:space="preserve">I sat tight and hoped it all goes away 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225CF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879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55813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799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4BF79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829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676F4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567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24821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1.083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A0302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2.77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63588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4.419</w:t>
            </w:r>
          </w:p>
        </w:tc>
      </w:tr>
      <w:tr w:rsidR="00AE30CA" w:rsidRPr="00BD1864" w14:paraId="5CD0A069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6E7674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9C30466" w14:textId="66346EA3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 xml:space="preserve">I put off facing the problem 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8CA91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40217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4F9B2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01173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E47B3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57A57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74118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4E77ED5D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A6C379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AA5CA67" w14:textId="50D3BE32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 xml:space="preserve">I avoided dealing with the problem; things like this often go away on their own 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52BC4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0D574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DAA2E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A741E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98A65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324CD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BBC4C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0C95532A" w14:textId="77777777" w:rsidTr="004D2168">
        <w:trPr>
          <w:trHeight w:val="30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D9ED09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86773D2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D31B4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CB34E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B9A39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C6972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A07F6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44E8B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A07AD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5C8A1DB8" w14:textId="77777777" w:rsidTr="004D2168">
        <w:trPr>
          <w:trHeight w:val="30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A4298E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FDB085F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DD11E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04D29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10A90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30484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51BF7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2BBCE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FAE75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6AB1B2E3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A2F443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B816EB4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Distraction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80CA5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DFCC2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A84FA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03D4A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025D4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C1D08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68988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74545D59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28A1EE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7D8FDC7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tried to think about or do something els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8C9EB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924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B1FA7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902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E2B09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158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9CCF3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056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C66CB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036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44718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2.147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C34C5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4.465</w:t>
            </w:r>
          </w:p>
        </w:tc>
      </w:tr>
      <w:tr w:rsidR="00AE30CA" w:rsidRPr="00BD1864" w14:paraId="6180F2E5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8E24ED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F2B9334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tried to distract myself from the problem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BB1C7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491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3ED9C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271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350F5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441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996B7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374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BCBAA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175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516D4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1.808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D996F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3.939</w:t>
            </w:r>
          </w:p>
        </w:tc>
      </w:tr>
      <w:tr w:rsidR="00AE30CA" w:rsidRPr="00BD1864" w14:paraId="7618BA36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F31661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AAE6340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turned to work or other substitute activities to take my mind off thing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226A3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177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50886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626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8DD6D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183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7901B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183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4418C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182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7887A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1.66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F9E6D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3.632</w:t>
            </w:r>
          </w:p>
        </w:tc>
      </w:tr>
      <w:tr w:rsidR="00AE30CA" w:rsidRPr="00BD1864" w14:paraId="18B09E44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ACA51A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346971C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directed my thoughts towards other matter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1FDDA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381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86DFE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484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4970E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701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7CED5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723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A8F40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285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A65B7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1.932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10343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4.281</w:t>
            </w:r>
          </w:p>
        </w:tc>
      </w:tr>
      <w:tr w:rsidR="00AE30CA" w:rsidRPr="00BD1864" w14:paraId="2663AF49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B46095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4EA11B8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let time take care of the problem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B66E4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941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B24B2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605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F8EB9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024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728E9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135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D614E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419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ED6D3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2.013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82A0E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4.029</w:t>
            </w:r>
          </w:p>
        </w:tc>
      </w:tr>
      <w:tr w:rsidR="00AE30CA" w:rsidRPr="00BD1864" w14:paraId="02B4DB57" w14:textId="77777777" w:rsidTr="004D2168">
        <w:trPr>
          <w:trHeight w:val="30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48568A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72CCFDD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2F220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3A6BF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4BFC3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182AB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2A982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1CC1F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496BA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49EA9FE4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4F4602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F3DBDC7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Withdrawal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A6603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C637E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5AB66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13D34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9D001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186BA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E60F6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33BE7F92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04B8C2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530B687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avoided being with peopl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D740E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34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E1619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008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69B3D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822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265FE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457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3B193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1.158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42E7B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2.732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C0FD3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4.61</w:t>
            </w:r>
          </w:p>
        </w:tc>
      </w:tr>
      <w:tr w:rsidR="00AE30CA" w:rsidRPr="00BD1864" w14:paraId="59733760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30C90D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09DB65D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spent more time than usual alon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69E1E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361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0D40A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447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7519D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683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6BF25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781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3BD84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69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E5073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2.008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539B2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3.764</w:t>
            </w:r>
          </w:p>
        </w:tc>
      </w:tr>
      <w:tr w:rsidR="00AE30CA" w:rsidRPr="00BD1864" w14:paraId="273CD680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20376A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2FAB9AB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withdrew socially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B1BEF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948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F9095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375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E90EA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886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E2E1D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381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00085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1.59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4DEE9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3.182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C7EF8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5.327</w:t>
            </w:r>
          </w:p>
        </w:tc>
      </w:tr>
      <w:tr w:rsidR="00AE30CA" w:rsidRPr="00BD1864" w14:paraId="7DD3BB67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FDB8C6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7A680B0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became lonely or isolated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A3A3F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D65E9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F7F6F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C9297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493AC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61087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8E86B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590F0596" w14:textId="77777777" w:rsidTr="004D2168">
        <w:trPr>
          <w:trHeight w:val="30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C947D8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AD5F2D3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D15BD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BC78F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79178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88B60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BB89B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9F68F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8B38C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1F7CFADD" w14:textId="77777777" w:rsidTr="004D2168">
        <w:trPr>
          <w:trHeight w:val="300"/>
        </w:trPr>
        <w:tc>
          <w:tcPr>
            <w:tcW w:w="198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5621A9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Autonomy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5625E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F858F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7A045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04C30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BA224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C1F5F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065F2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33D921E4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B0C3C2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052AA4A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Control over lif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5BB74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938CF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94B07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425D9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0CF83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9C379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0C95B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12FE7DBF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F60471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8152A03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was in control of my own lif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F9691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382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41737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8.688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F6990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6.707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599FB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965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51518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508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B263C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38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AB26D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4.958</w:t>
            </w:r>
          </w:p>
        </w:tc>
      </w:tr>
      <w:tr w:rsidR="00AE30CA" w:rsidRPr="00BD1864" w14:paraId="3EF095BF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2AC84D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C53097E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n general, I felt I was in charge of the situation in which I liv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9FE03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6A909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39406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678F2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EB6A5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5B54A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CBB52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65B8B4FC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AD834D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192DC51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felt able to live my life the way I wanted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1AE3E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29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A4B0B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225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1B1F2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788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865B5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501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6A88A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087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0907B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772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7904C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3.944</w:t>
            </w:r>
          </w:p>
        </w:tc>
      </w:tr>
      <w:tr w:rsidR="00AE30CA" w:rsidRPr="00BD1864" w14:paraId="037E3CED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0402F5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6F261ED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How things went in my life depended on my own action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A36A6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189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350EA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999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805A2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176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0FBEE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146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1B358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54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E149D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237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D9C59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2.632</w:t>
            </w:r>
          </w:p>
        </w:tc>
      </w:tr>
      <w:tr w:rsidR="00AE30CA" w:rsidRPr="00BD1864" w14:paraId="3AE779E1" w14:textId="77777777" w:rsidTr="004D2168">
        <w:trPr>
          <w:trHeight w:val="30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F4085F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8F1E7CC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565B4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F9327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11365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5DF21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1DDB7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7A108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D97EF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761DA251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3B8B85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06464E7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Expression of self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7FC7D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2329D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0A3FE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417BD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38F6E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64787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6E862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3CE129E4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E8EBF1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7B079C2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generally felt free to express my ideas and opinion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3BCEF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7F71C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3CEB4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1A288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90BB6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7300E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F6F35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2F00B779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10E3E6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403C0C1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was not afraid to voice my opinions, even when they were in opposition to the opinions of most peopl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06698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488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0C445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6.798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A618F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119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189C6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481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3467F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346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846A8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768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F8B9E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3.685</w:t>
            </w:r>
          </w:p>
        </w:tc>
      </w:tr>
      <w:tr w:rsidR="00AE30CA" w:rsidRPr="00BD1864" w14:paraId="6EC50448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8B6DA8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4FA9190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When I needed to stand up for myself I did it quite easily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AEF86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18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7BB4D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6.245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D5BC3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804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A2DD4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377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0FCF5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742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91778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496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A3176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3.191</w:t>
            </w:r>
          </w:p>
        </w:tc>
      </w:tr>
      <w:tr w:rsidR="00AE30CA" w:rsidRPr="00BD1864" w14:paraId="46EFE998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423DC3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3482234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was confident to think or express my own ideas and opinion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54FFD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563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E83BA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6.885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45D10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689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72004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225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8220E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136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3507B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173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761AD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3.577</w:t>
            </w:r>
          </w:p>
        </w:tc>
      </w:tr>
      <w:tr w:rsidR="00AE30CA" w:rsidRPr="00BD1864" w14:paraId="73D0CF8C" w14:textId="77777777" w:rsidTr="004D2168">
        <w:trPr>
          <w:trHeight w:val="30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E136FE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707B91D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557DB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C4390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CBDAA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909CE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E0080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A10B0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2FDA2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0FBF78CB" w14:textId="77777777" w:rsidTr="004D2168">
        <w:trPr>
          <w:trHeight w:val="300"/>
        </w:trPr>
        <w:tc>
          <w:tcPr>
            <w:tcW w:w="198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B735B5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Calmnes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94205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AA982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9C007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CB799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04D9A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1E5A7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818B0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6BF50EF1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89B0C7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04FA281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felt peaceful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19EB0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5A664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12798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CBF6D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C8AF8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02B4B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DAFBA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2327FE7C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4B30DF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69EA543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felt a sense of harmony in my lif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36FBC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235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6574C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689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3DE9C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814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3D8DC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259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75882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46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F6019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1.285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A8A0A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4.227</w:t>
            </w:r>
          </w:p>
        </w:tc>
      </w:tr>
      <w:tr w:rsidR="00AE30CA" w:rsidRPr="00BD1864" w14:paraId="4161CC43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5AB064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22DC1E5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felt calm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7458A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2.848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7A4FD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7.129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56D6E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6.533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7E70C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7.723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B9192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7.055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06951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4.781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92FF8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24.687</w:t>
            </w:r>
          </w:p>
        </w:tc>
      </w:tr>
      <w:tr w:rsidR="00AE30CA" w:rsidRPr="00BD1864" w14:paraId="554E1E67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E60798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6BE4995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felt relaxed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199A2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3C309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203FC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3BC75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5ABC1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EF227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08F93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3E26C546" w14:textId="77777777" w:rsidTr="004D2168">
        <w:trPr>
          <w:trHeight w:val="30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F14AAF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3CAD951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FFC5A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4F621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735AA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68D4F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BDDE1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FE0F9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A8072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686CD4BE" w14:textId="77777777" w:rsidTr="004D2168">
        <w:trPr>
          <w:trHeight w:val="300"/>
        </w:trPr>
        <w:tc>
          <w:tcPr>
            <w:tcW w:w="198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6AD622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Competenc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A5D00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2AC28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74DBE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241AB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22698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37219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110EA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2404E43F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2A6B52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063EAA7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tended to bounce back quickly after hard time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2DD58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77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661D4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775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7DCFD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946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9C051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785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7AFDF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055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6EE88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839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DBEC4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3.534</w:t>
            </w:r>
          </w:p>
        </w:tc>
      </w:tr>
      <w:tr w:rsidR="00AE30CA" w:rsidRPr="00BD1864" w14:paraId="56FA6ABB" w14:textId="77777777" w:rsidTr="004D2168">
        <w:trPr>
          <w:trHeight w:val="34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B5070C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DDC401C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could usually handle whatever comes my way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94497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249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D3252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6.778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4561F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044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CB68C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713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7EF79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873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EDA4F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697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DE5F4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3.855</w:t>
            </w:r>
          </w:p>
        </w:tc>
      </w:tr>
      <w:tr w:rsidR="00AE30CA" w:rsidRPr="00BD1864" w14:paraId="047847D4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DD6179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AF13B1E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could easily adjust in a difficult situation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75D7C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E393A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A46DE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17D5C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7053D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4D02D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730AF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794933F2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6835EF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9E9C1DA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could cope well with unexpected problem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BEB29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D6485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A2D4D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CC8A7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E88D7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88A5F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52C47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7E24AED4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5AB5C4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AFBD46E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met the goals that I set for myself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114A9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252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67596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6.047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DD700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012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1F8B7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796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35522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86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9D95C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1.09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87FDE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4.162</w:t>
            </w:r>
          </w:p>
        </w:tc>
      </w:tr>
      <w:tr w:rsidR="00AE30CA" w:rsidRPr="00BD1864" w14:paraId="19FDABB7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53FD64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12CC145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worked hard to achieve my goal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FF22A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471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E1F99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919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30553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295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411C0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294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DC3F1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517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6CF7F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152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71E22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2.664</w:t>
            </w:r>
          </w:p>
        </w:tc>
      </w:tr>
      <w:tr w:rsidR="00AE30CA" w:rsidRPr="00BD1864" w14:paraId="04BFDB62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B15224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4A8ED92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followed through on plans to achieve my goal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AEC03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243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12124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6.522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54A62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628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7811F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263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55459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195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5B48B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889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0130F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4.097</w:t>
            </w:r>
          </w:p>
        </w:tc>
      </w:tr>
      <w:tr w:rsidR="00AE30CA" w:rsidRPr="00BD1864" w14:paraId="0C02A0D7" w14:textId="77777777" w:rsidTr="004D2168">
        <w:trPr>
          <w:trHeight w:val="34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4FF0E1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8D8BD02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knew how to reach my goal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D7C45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597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9392C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6.725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71871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96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59930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543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69E9B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16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38664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1.071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B8863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4.311</w:t>
            </w:r>
          </w:p>
        </w:tc>
      </w:tr>
      <w:tr w:rsidR="00AE30CA" w:rsidRPr="00BD1864" w14:paraId="5D34543D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E100F1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1EDF72A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was not easily discouraged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2FE96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1960B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A03FF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C208B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D5E00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011EB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0399E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55A25C44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9084C6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24266E3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was able to persever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71ECD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784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975D1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6.458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DB915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717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63FA8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545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8F7FF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652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2CD59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361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09BCF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2.965</w:t>
            </w:r>
          </w:p>
        </w:tc>
      </w:tr>
      <w:tr w:rsidR="00AE30CA" w:rsidRPr="00BD1864" w14:paraId="5820545B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BA7A10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CE99E18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Difficulties and hardship rarely stopped m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62AFD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01DDD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A88D8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4A104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5FD31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318B3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B5CA5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56652CE4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50FE59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D3A8DA0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viewed obstacles as challenges to overcom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57FF2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E5493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35F9E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C1CF1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33797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C742E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5DDFF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1C2DAF6A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7808D7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1F7C3B2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was able to solve my own problem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1B683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195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7A140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7.021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5FD2D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087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27A08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913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47080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027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0BE75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361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B68C3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3.436</w:t>
            </w:r>
          </w:p>
        </w:tc>
      </w:tr>
      <w:tr w:rsidR="00AE30CA" w:rsidRPr="00BD1864" w14:paraId="1E7C335D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AF270A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D796095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When in trouble, I could usually think of a solution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7B059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108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91C34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6.882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FC48D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903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832AB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797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0B44D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831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5CBE1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592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F4D42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3.893</w:t>
            </w:r>
          </w:p>
        </w:tc>
      </w:tr>
      <w:tr w:rsidR="00AE30CA" w:rsidRPr="00BD1864" w14:paraId="78E582EE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CB440A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9FDF187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felt there were lots of ways around any problem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277CD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846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EE2CA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915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342B5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104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6F30D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874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B1CDE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949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35AF7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1.006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98AB0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3.81</w:t>
            </w:r>
          </w:p>
        </w:tc>
      </w:tr>
      <w:tr w:rsidR="00AE30CA" w:rsidRPr="00BD1864" w14:paraId="0090D3AC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DCD36F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DA7FD41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have been dealing with problems well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AB555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F6DE2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B634D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1544B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FAE87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B4127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3529C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65D83188" w14:textId="77777777" w:rsidTr="004D2168">
        <w:trPr>
          <w:trHeight w:val="30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15242E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919E97A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1EE0C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A2556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B3879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66968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A8D87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84FB8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B29A5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58D7E19E" w14:textId="77777777" w:rsidTr="004D2168">
        <w:trPr>
          <w:trHeight w:val="300"/>
        </w:trPr>
        <w:tc>
          <w:tcPr>
            <w:tcW w:w="198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F10925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Development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F8A90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78800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D45F4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577B8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2BFE3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C4084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7D66A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44596406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F75924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823A5BF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had the sense that I have developed a lot as a person over tim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9A915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368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C6813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367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58B15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925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98289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049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5984A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356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4351D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432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A8588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2.652</w:t>
            </w:r>
          </w:p>
        </w:tc>
      </w:tr>
      <w:tr w:rsidR="00AE30CA" w:rsidRPr="00BD1864" w14:paraId="36D973AD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5F155E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EC39329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sought opportunities to learn new thing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F167D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414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292B5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6.852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70CE6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065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ABDDF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631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6E8F8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48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84856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693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FFBBE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3.734</w:t>
            </w:r>
          </w:p>
        </w:tc>
      </w:tr>
      <w:tr w:rsidR="00AE30CA" w:rsidRPr="00BD1864" w14:paraId="08FE6974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3781FF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F82FEC9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sought out situations that challenge my skills and abilitie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75351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83A06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AD8DD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269B8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29C65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AABCD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1B57A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7EBA660B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203B11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686D04C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welcomed changes in my life as chances to grow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F1B44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312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9DB1E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6.546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BEC7E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982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07D2C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445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2E827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207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5035C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1.053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2CA4C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3.817</w:t>
            </w:r>
          </w:p>
        </w:tc>
      </w:tr>
      <w:tr w:rsidR="00AE30CA" w:rsidRPr="00BD1864" w14:paraId="7F95CBE3" w14:textId="77777777" w:rsidTr="004D2168">
        <w:trPr>
          <w:trHeight w:val="30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E9A895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1F54E3E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C792D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5A092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1E8B2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CCB9B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FDB94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B9FF8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8BFDD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537A8514" w14:textId="77777777" w:rsidTr="004D2168">
        <w:trPr>
          <w:trHeight w:val="300"/>
        </w:trPr>
        <w:tc>
          <w:tcPr>
            <w:tcW w:w="198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BBB8E1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Emotion-focused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B05B7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B2BCC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FFF2A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0C056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36E32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B5409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7C7AA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41EC8CED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502862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42A0275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Acceptance and Emotional Regulation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AD079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08F17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24324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A8C12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06D15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996D6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06620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616C028F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E731C5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26D2BF6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accepted that this has happened and that it cannot be changed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3C243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46B73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EE8F6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00D3C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C8BC2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E6F59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6972F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6EF10523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AB14D3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94A9335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accepted the reality of the fact that it happened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FE26B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754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1FA80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679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7EBA5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855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BF573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03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82FC3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787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123B7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308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7F551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3.094</w:t>
            </w:r>
          </w:p>
        </w:tc>
      </w:tr>
      <w:tr w:rsidR="00AE30CA" w:rsidRPr="00BD1864" w14:paraId="3F189E3F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5EF41F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8C80C05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learnt to live with it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8215F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90E7F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1FBCA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954F4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0F0CF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71461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9A721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5D4EF6D2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7BBD51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C1A8B84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realised that I had no control over the problem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671E8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441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0BA14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942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37C28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97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2F1CF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221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76509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685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FDD70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587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2E967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2.381</w:t>
            </w:r>
          </w:p>
        </w:tc>
      </w:tr>
      <w:tr w:rsidR="00AE30CA" w:rsidRPr="00BD1864" w14:paraId="3138F140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5FBAEB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892A10A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did something to make me feel better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38C40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03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C5917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732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6985C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879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3DE21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953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1721B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265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75140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439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8EA41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2.585</w:t>
            </w:r>
          </w:p>
        </w:tc>
      </w:tr>
      <w:tr w:rsidR="00AE30CA" w:rsidRPr="00BD1864" w14:paraId="063BF4C3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8BEC41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2F368CF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tried to keep my feelings under control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0895F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283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6D99C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72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B1C6A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593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1EE09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69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99E3B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193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C25A9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67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1A550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2.893</w:t>
            </w:r>
          </w:p>
        </w:tc>
      </w:tr>
      <w:tr w:rsidR="00AE30CA" w:rsidRPr="00BD1864" w14:paraId="1C30C3C5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2997CF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7B1B82A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tried to get in touch with my feelings to identify and work on problem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F3068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4EA97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C7D8B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D22EA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53FF9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818F5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65A32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065FF69C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D323AD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00C65C8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remained calm even on the most trying day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A9A3D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942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0038F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919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953F5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997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AC5CA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76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6C31C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73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BEDD2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60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37526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3.507</w:t>
            </w:r>
          </w:p>
        </w:tc>
      </w:tr>
      <w:tr w:rsidR="00AE30CA" w:rsidRPr="00BD1864" w14:paraId="405EFD02" w14:textId="77777777" w:rsidTr="004D2168">
        <w:trPr>
          <w:trHeight w:val="30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8467F6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494FF11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09F99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B88AC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B05F8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4DFEE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38F8F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B37DF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F5021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1DDEE77D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1D13D7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18ED7FA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Humour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00667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68ACF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C14F2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079FC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89901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6A041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2CE87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6A272008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635A1D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D84CABF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laughed about the situation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62F4C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839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5545A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825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5D8C2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506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D5A8E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469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BC7FF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281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8580B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2.021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A8CF5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4.299</w:t>
            </w:r>
          </w:p>
        </w:tc>
      </w:tr>
      <w:tr w:rsidR="00AE30CA" w:rsidRPr="00BD1864" w14:paraId="3765E34E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04D487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65A4863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tried to see the humorous side of the situation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97D5D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124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F40EE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088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EB527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869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C73D5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759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89804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318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0B3B2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2.157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E8F75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5.483</w:t>
            </w:r>
          </w:p>
        </w:tc>
      </w:tr>
      <w:tr w:rsidR="00AE30CA" w:rsidRPr="00BD1864" w14:paraId="55BC023D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CDF63C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A6C3FE7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 xml:space="preserve">My sense of </w:t>
            </w:r>
            <w:proofErr w:type="spellStart"/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humor</w:t>
            </w:r>
            <w:proofErr w:type="spellEnd"/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 xml:space="preserve"> made it easier to deal with tough situation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DC4E2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672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AFABE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406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618B9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365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33EF5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051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711F1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666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C28A5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1.459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416B3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4.418</w:t>
            </w:r>
          </w:p>
        </w:tc>
      </w:tr>
      <w:tr w:rsidR="00AE30CA" w:rsidRPr="00BD1864" w14:paraId="1A6E25C8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AEBA66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231A588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 xml:space="preserve">I tried to keep a sense of </w:t>
            </w:r>
            <w:proofErr w:type="spellStart"/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humor</w:t>
            </w:r>
            <w:proofErr w:type="spellEnd"/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A8416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863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E0DA1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258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1B728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226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04AA0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283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FB053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196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02E30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67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CC15D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3.513</w:t>
            </w:r>
          </w:p>
        </w:tc>
      </w:tr>
      <w:tr w:rsidR="00AE30CA" w:rsidRPr="00BD1864" w14:paraId="0D865272" w14:textId="77777777" w:rsidTr="004D2168">
        <w:trPr>
          <w:trHeight w:val="30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AC3350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F394CBD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41F63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8F195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CCAA8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B7ABA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4209F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84A41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97E70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33E877BE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1590A4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75ACA61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Meaning making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12CD2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55D3F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B1B9C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308AE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4D1BE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33526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ED97E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5ACB1D74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46882A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4E2B2C9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found meaning from the experienc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F1A8B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846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E1D98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6.138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621B1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737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B5B9B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6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A2671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80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59AD6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1.155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5D3BC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4.396</w:t>
            </w:r>
          </w:p>
        </w:tc>
      </w:tr>
      <w:tr w:rsidR="00AE30CA" w:rsidRPr="00BD1864" w14:paraId="1807A08C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35D504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539C72E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learned something from the experienc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9B098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856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CA37E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577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CF259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527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E1936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402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E1B5C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322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06A24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687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8D411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3.187</w:t>
            </w:r>
          </w:p>
        </w:tc>
      </w:tr>
      <w:tr w:rsidR="00AE30CA" w:rsidRPr="00BD1864" w14:paraId="2E532C60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A6D85F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6C7B995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looked for something good in what was happening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2779B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427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766E7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6.501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78185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895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4B281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526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4DA35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236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80282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1.122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91616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4.077</w:t>
            </w:r>
          </w:p>
        </w:tc>
      </w:tr>
      <w:tr w:rsidR="00AE30CA" w:rsidRPr="00BD1864" w14:paraId="01113A6B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DA24EF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6C7B84C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found meaning in hardships that came my way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F5FC6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24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E199A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439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D023A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956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F5DB1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948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E4195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598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ACF9C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1.416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F7BCC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3.984</w:t>
            </w:r>
          </w:p>
        </w:tc>
      </w:tr>
      <w:tr w:rsidR="00AE30CA" w:rsidRPr="00BD1864" w14:paraId="5673F839" w14:textId="77777777" w:rsidTr="004D2168">
        <w:trPr>
          <w:trHeight w:val="30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FAC98E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C130649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E4D84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48FA8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BF3AF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47268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9DAD0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0306C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2722E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7CC77F62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0694F9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98DEE5F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Support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FE8B2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2D2C6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0E934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35463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D2842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2437B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7A2AC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34DCD601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6EDF2C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474452C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talked to someone about how I felt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8E669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015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01FB1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633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0A1AC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258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B1854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209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52D7D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672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2F7E9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1.173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195BA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3.685</w:t>
            </w:r>
          </w:p>
        </w:tc>
      </w:tr>
      <w:tr w:rsidR="00AE30CA" w:rsidRPr="00BD1864" w14:paraId="0CA1B116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0AA5C7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E868CBA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shared my worries with someon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D16F5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A9708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4E40D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1B07A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0128F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8D9EB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0FA10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175A9F67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13522A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A43DF70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turned to others for help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DF9EC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692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DB495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331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99F4B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484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4DBCF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133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580BB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015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C5D16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2.016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FF548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4.778</w:t>
            </w:r>
          </w:p>
        </w:tc>
      </w:tr>
      <w:tr w:rsidR="00AE30CA" w:rsidRPr="00BD1864" w14:paraId="168DC512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A1FC87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3616CD0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talked the problem over with people who had been in a similar situation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9809A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026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B73E4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006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DE331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749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5AE3C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72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E03A4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085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27B2F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1.707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09A86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4.373</w:t>
            </w:r>
          </w:p>
        </w:tc>
      </w:tr>
      <w:tr w:rsidR="00AE30CA" w:rsidRPr="00BD1864" w14:paraId="210CC26B" w14:textId="77777777" w:rsidTr="004D2168">
        <w:trPr>
          <w:trHeight w:val="30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CDF49E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32E2A44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18368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F0283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42A92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6036B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1F62B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1A0F3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C5C46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755FAAE9" w14:textId="77777777" w:rsidTr="004D2168">
        <w:trPr>
          <w:trHeight w:val="300"/>
        </w:trPr>
        <w:tc>
          <w:tcPr>
            <w:tcW w:w="198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8B4749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Engagement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3A68C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D2690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14ACA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2F6A0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03DB6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04AE4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9E062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7B391A94" w14:textId="77777777" w:rsidTr="004D2168">
        <w:trPr>
          <w:trHeight w:val="34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2CA02E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50A085C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was absorbed in what I was doing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EF90C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279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93117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7.254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10F76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697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EF7AF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059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4E169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638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C4D70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685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78ED6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4.038</w:t>
            </w:r>
          </w:p>
        </w:tc>
      </w:tr>
      <w:tr w:rsidR="00AE30CA" w:rsidRPr="00BD1864" w14:paraId="22A38904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BD9181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7B83F7B9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often lost track of time while doing something I enjoy</w:t>
            </w:r>
          </w:p>
        </w:tc>
        <w:tc>
          <w:tcPr>
            <w:tcW w:w="585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0C369B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668</w:t>
            </w:r>
          </w:p>
        </w:tc>
        <w:tc>
          <w:tcPr>
            <w:tcW w:w="65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BAA45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125</w:t>
            </w:r>
          </w:p>
        </w:tc>
        <w:tc>
          <w:tcPr>
            <w:tcW w:w="54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3E51F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051</w:t>
            </w:r>
          </w:p>
        </w:tc>
        <w:tc>
          <w:tcPr>
            <w:tcW w:w="29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DABCA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21</w:t>
            </w:r>
          </w:p>
        </w:tc>
        <w:tc>
          <w:tcPr>
            <w:tcW w:w="29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8449A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072</w:t>
            </w:r>
          </w:p>
        </w:tc>
        <w:tc>
          <w:tcPr>
            <w:tcW w:w="32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0A769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365</w:t>
            </w:r>
          </w:p>
        </w:tc>
        <w:tc>
          <w:tcPr>
            <w:tcW w:w="32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74606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2.273</w:t>
            </w:r>
          </w:p>
        </w:tc>
      </w:tr>
      <w:tr w:rsidR="00AE30CA" w:rsidRPr="00BD1864" w14:paraId="1C4EDFAE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CC355E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3284BF7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Whether at work or play, I was usually ‘‘in a zone’’ and not conscious of myself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F6FD1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27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58950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308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5A0B6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22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75454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376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F008E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02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92DB7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1.257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FA31A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2.971</w:t>
            </w:r>
          </w:p>
        </w:tc>
      </w:tr>
      <w:tr w:rsidR="00AE30CA" w:rsidRPr="00BD1864" w14:paraId="6A37C749" w14:textId="77777777" w:rsidTr="004D2168">
        <w:trPr>
          <w:trHeight w:val="34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E7E929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3E8804C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had the ability to enjoy the moment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8E922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872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89413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155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971E5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921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74B1A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865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CFFB4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472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E8BC8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222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961F3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2.458</w:t>
            </w:r>
          </w:p>
        </w:tc>
      </w:tr>
      <w:tr w:rsidR="00AE30CA" w:rsidRPr="00BD1864" w14:paraId="7B57233E" w14:textId="77777777" w:rsidTr="004D2168">
        <w:trPr>
          <w:trHeight w:val="30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E51A9A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83A730B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5C327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08749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6DA6A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9E96B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0848E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E2047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D1F95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1802D555" w14:textId="77777777" w:rsidTr="004D2168">
        <w:trPr>
          <w:trHeight w:val="300"/>
        </w:trPr>
        <w:tc>
          <w:tcPr>
            <w:tcW w:w="1982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8EFFAFB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Happiness</w:t>
            </w:r>
          </w:p>
        </w:tc>
        <w:tc>
          <w:tcPr>
            <w:tcW w:w="585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97C59F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93DFA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F6CBD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F8268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EB8EE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D6A0E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E81F3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47CE8AC0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BED3FA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left w:val="nil"/>
            </w:tcBorders>
            <w:shd w:val="clear" w:color="auto" w:fill="auto"/>
            <w:hideMark/>
          </w:tcPr>
          <w:p w14:paraId="16D6FD35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often felt happy</w:t>
            </w:r>
          </w:p>
        </w:tc>
        <w:tc>
          <w:tcPr>
            <w:tcW w:w="585" w:type="pct"/>
            <w:shd w:val="clear" w:color="auto" w:fill="auto"/>
            <w:vAlign w:val="center"/>
            <w:hideMark/>
          </w:tcPr>
          <w:p w14:paraId="50BC967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6.016</w:t>
            </w:r>
          </w:p>
        </w:tc>
        <w:tc>
          <w:tcPr>
            <w:tcW w:w="659" w:type="pct"/>
            <w:shd w:val="clear" w:color="auto" w:fill="auto"/>
            <w:noWrap/>
            <w:vAlign w:val="center"/>
            <w:hideMark/>
          </w:tcPr>
          <w:p w14:paraId="6DE6617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10.590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3A3648E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7.009</w:t>
            </w:r>
          </w:p>
        </w:tc>
        <w:tc>
          <w:tcPr>
            <w:tcW w:w="294" w:type="pct"/>
            <w:shd w:val="clear" w:color="auto" w:fill="auto"/>
            <w:noWrap/>
            <w:vAlign w:val="center"/>
            <w:hideMark/>
          </w:tcPr>
          <w:p w14:paraId="4F97BFF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4.766</w:t>
            </w:r>
          </w:p>
        </w:tc>
        <w:tc>
          <w:tcPr>
            <w:tcW w:w="294" w:type="pct"/>
            <w:shd w:val="clear" w:color="auto" w:fill="auto"/>
            <w:noWrap/>
            <w:vAlign w:val="center"/>
            <w:hideMark/>
          </w:tcPr>
          <w:p w14:paraId="0BACAF8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2.067</w:t>
            </w:r>
          </w:p>
        </w:tc>
        <w:tc>
          <w:tcPr>
            <w:tcW w:w="321" w:type="pct"/>
            <w:shd w:val="clear" w:color="auto" w:fill="auto"/>
            <w:noWrap/>
            <w:vAlign w:val="center"/>
            <w:hideMark/>
          </w:tcPr>
          <w:p w14:paraId="7AD7132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-1.241</w:t>
            </w:r>
          </w:p>
        </w:tc>
        <w:tc>
          <w:tcPr>
            <w:tcW w:w="321" w:type="pct"/>
            <w:shd w:val="clear" w:color="auto" w:fill="auto"/>
            <w:noWrap/>
            <w:vAlign w:val="center"/>
            <w:hideMark/>
          </w:tcPr>
          <w:p w14:paraId="2807A19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sz w:val="22"/>
                <w:szCs w:val="22"/>
              </w:rPr>
              <w:t>-5.589</w:t>
            </w:r>
          </w:p>
        </w:tc>
      </w:tr>
      <w:tr w:rsidR="00AE30CA" w:rsidRPr="00BD1864" w14:paraId="6FB151E9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ADB560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left w:val="nil"/>
            </w:tcBorders>
            <w:shd w:val="clear" w:color="auto" w:fill="auto"/>
            <w:hideMark/>
          </w:tcPr>
          <w:p w14:paraId="7814049B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was often in a good mood, even without a specific reason</w:t>
            </w:r>
          </w:p>
        </w:tc>
        <w:tc>
          <w:tcPr>
            <w:tcW w:w="585" w:type="pct"/>
            <w:shd w:val="clear" w:color="auto" w:fill="auto"/>
            <w:vAlign w:val="center"/>
            <w:hideMark/>
          </w:tcPr>
          <w:p w14:paraId="33019B4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307</w:t>
            </w:r>
          </w:p>
        </w:tc>
        <w:tc>
          <w:tcPr>
            <w:tcW w:w="659" w:type="pct"/>
            <w:shd w:val="clear" w:color="auto" w:fill="auto"/>
            <w:noWrap/>
            <w:vAlign w:val="center"/>
            <w:hideMark/>
          </w:tcPr>
          <w:p w14:paraId="5FADEA7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9.507</w:t>
            </w:r>
          </w:p>
        </w:tc>
        <w:tc>
          <w:tcPr>
            <w:tcW w:w="545" w:type="pct"/>
            <w:shd w:val="clear" w:color="auto" w:fill="auto"/>
            <w:noWrap/>
            <w:vAlign w:val="center"/>
            <w:hideMark/>
          </w:tcPr>
          <w:p w14:paraId="2E09FAD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6.066</w:t>
            </w:r>
          </w:p>
        </w:tc>
        <w:tc>
          <w:tcPr>
            <w:tcW w:w="294" w:type="pct"/>
            <w:shd w:val="clear" w:color="auto" w:fill="auto"/>
            <w:noWrap/>
            <w:vAlign w:val="center"/>
            <w:hideMark/>
          </w:tcPr>
          <w:p w14:paraId="4FE8780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4.008</w:t>
            </w:r>
          </w:p>
        </w:tc>
        <w:tc>
          <w:tcPr>
            <w:tcW w:w="294" w:type="pct"/>
            <w:shd w:val="clear" w:color="auto" w:fill="auto"/>
            <w:noWrap/>
            <w:vAlign w:val="center"/>
            <w:hideMark/>
          </w:tcPr>
          <w:p w14:paraId="245246D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1.597</w:t>
            </w:r>
          </w:p>
        </w:tc>
        <w:tc>
          <w:tcPr>
            <w:tcW w:w="321" w:type="pct"/>
            <w:shd w:val="clear" w:color="auto" w:fill="auto"/>
            <w:noWrap/>
            <w:vAlign w:val="center"/>
            <w:hideMark/>
          </w:tcPr>
          <w:p w14:paraId="03738D5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-1.487</w:t>
            </w:r>
          </w:p>
        </w:tc>
        <w:tc>
          <w:tcPr>
            <w:tcW w:w="321" w:type="pct"/>
            <w:shd w:val="clear" w:color="auto" w:fill="auto"/>
            <w:noWrap/>
            <w:vAlign w:val="center"/>
            <w:hideMark/>
          </w:tcPr>
          <w:p w14:paraId="03019B5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-5.47</w:t>
            </w:r>
          </w:p>
        </w:tc>
      </w:tr>
      <w:tr w:rsidR="00AE30CA" w:rsidRPr="00BD1864" w14:paraId="25D46DB9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A05AC7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left w:val="nil"/>
            </w:tcBorders>
            <w:shd w:val="clear" w:color="auto" w:fill="auto"/>
            <w:hideMark/>
          </w:tcPr>
          <w:p w14:paraId="22C72364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was a cheerful person</w:t>
            </w:r>
          </w:p>
        </w:tc>
        <w:tc>
          <w:tcPr>
            <w:tcW w:w="585" w:type="pct"/>
            <w:shd w:val="clear" w:color="auto" w:fill="auto"/>
            <w:vAlign w:val="center"/>
            <w:hideMark/>
          </w:tcPr>
          <w:p w14:paraId="4CA5756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836</w:t>
            </w:r>
          </w:p>
        </w:tc>
        <w:tc>
          <w:tcPr>
            <w:tcW w:w="659" w:type="pct"/>
            <w:shd w:val="clear" w:color="auto" w:fill="auto"/>
            <w:noWrap/>
            <w:vAlign w:val="center"/>
            <w:hideMark/>
          </w:tcPr>
          <w:p w14:paraId="029650C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8.336</w:t>
            </w:r>
          </w:p>
        </w:tc>
        <w:tc>
          <w:tcPr>
            <w:tcW w:w="545" w:type="pct"/>
            <w:shd w:val="clear" w:color="auto" w:fill="auto"/>
            <w:noWrap/>
            <w:vAlign w:val="center"/>
            <w:hideMark/>
          </w:tcPr>
          <w:p w14:paraId="5BA63F7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5.917</w:t>
            </w:r>
          </w:p>
        </w:tc>
        <w:tc>
          <w:tcPr>
            <w:tcW w:w="294" w:type="pct"/>
            <w:shd w:val="clear" w:color="auto" w:fill="auto"/>
            <w:noWrap/>
            <w:vAlign w:val="center"/>
            <w:hideMark/>
          </w:tcPr>
          <w:p w14:paraId="13DE335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3.932</w:t>
            </w:r>
          </w:p>
        </w:tc>
        <w:tc>
          <w:tcPr>
            <w:tcW w:w="294" w:type="pct"/>
            <w:shd w:val="clear" w:color="auto" w:fill="auto"/>
            <w:noWrap/>
            <w:vAlign w:val="center"/>
            <w:hideMark/>
          </w:tcPr>
          <w:p w14:paraId="4E638EE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1.625</w:t>
            </w:r>
          </w:p>
        </w:tc>
        <w:tc>
          <w:tcPr>
            <w:tcW w:w="321" w:type="pct"/>
            <w:shd w:val="clear" w:color="auto" w:fill="auto"/>
            <w:noWrap/>
            <w:vAlign w:val="center"/>
            <w:hideMark/>
          </w:tcPr>
          <w:p w14:paraId="5C6E240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-1.062</w:t>
            </w:r>
          </w:p>
        </w:tc>
        <w:tc>
          <w:tcPr>
            <w:tcW w:w="321" w:type="pct"/>
            <w:shd w:val="clear" w:color="auto" w:fill="auto"/>
            <w:noWrap/>
            <w:vAlign w:val="center"/>
            <w:hideMark/>
          </w:tcPr>
          <w:p w14:paraId="086856B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-4.683</w:t>
            </w:r>
          </w:p>
        </w:tc>
      </w:tr>
      <w:tr w:rsidR="00AE30CA" w:rsidRPr="00BD1864" w14:paraId="41C0D67E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821C9C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left w:val="nil"/>
            </w:tcBorders>
            <w:shd w:val="clear" w:color="auto" w:fill="auto"/>
            <w:hideMark/>
          </w:tcPr>
          <w:p w14:paraId="579074AC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often experienced positive feelings in my life</w:t>
            </w:r>
          </w:p>
        </w:tc>
        <w:tc>
          <w:tcPr>
            <w:tcW w:w="585" w:type="pct"/>
            <w:shd w:val="clear" w:color="auto" w:fill="auto"/>
            <w:vAlign w:val="center"/>
            <w:hideMark/>
          </w:tcPr>
          <w:p w14:paraId="5BD8C8D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600</w:t>
            </w:r>
          </w:p>
        </w:tc>
        <w:tc>
          <w:tcPr>
            <w:tcW w:w="659" w:type="pct"/>
            <w:shd w:val="clear" w:color="auto" w:fill="auto"/>
            <w:noWrap/>
            <w:vAlign w:val="center"/>
            <w:hideMark/>
          </w:tcPr>
          <w:p w14:paraId="269CEE1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8.413</w:t>
            </w:r>
          </w:p>
        </w:tc>
        <w:tc>
          <w:tcPr>
            <w:tcW w:w="545" w:type="pct"/>
            <w:shd w:val="clear" w:color="auto" w:fill="auto"/>
            <w:noWrap/>
            <w:vAlign w:val="center"/>
            <w:hideMark/>
          </w:tcPr>
          <w:p w14:paraId="6D65CA7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5.821</w:t>
            </w:r>
          </w:p>
        </w:tc>
        <w:tc>
          <w:tcPr>
            <w:tcW w:w="294" w:type="pct"/>
            <w:shd w:val="clear" w:color="auto" w:fill="auto"/>
            <w:noWrap/>
            <w:vAlign w:val="center"/>
            <w:hideMark/>
          </w:tcPr>
          <w:p w14:paraId="7515B56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3.907</w:t>
            </w:r>
          </w:p>
        </w:tc>
        <w:tc>
          <w:tcPr>
            <w:tcW w:w="294" w:type="pct"/>
            <w:shd w:val="clear" w:color="auto" w:fill="auto"/>
            <w:noWrap/>
            <w:vAlign w:val="center"/>
            <w:hideMark/>
          </w:tcPr>
          <w:p w14:paraId="5CDC759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1.594</w:t>
            </w:r>
          </w:p>
        </w:tc>
        <w:tc>
          <w:tcPr>
            <w:tcW w:w="321" w:type="pct"/>
            <w:shd w:val="clear" w:color="auto" w:fill="auto"/>
            <w:noWrap/>
            <w:vAlign w:val="center"/>
            <w:hideMark/>
          </w:tcPr>
          <w:p w14:paraId="1098584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-0.821</w:t>
            </w:r>
          </w:p>
        </w:tc>
        <w:tc>
          <w:tcPr>
            <w:tcW w:w="321" w:type="pct"/>
            <w:shd w:val="clear" w:color="auto" w:fill="auto"/>
            <w:noWrap/>
            <w:vAlign w:val="center"/>
            <w:hideMark/>
          </w:tcPr>
          <w:p w14:paraId="3F808D7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-4.693</w:t>
            </w:r>
          </w:p>
        </w:tc>
      </w:tr>
      <w:tr w:rsidR="00AE30CA" w:rsidRPr="00BD1864" w14:paraId="668EE1C3" w14:textId="77777777" w:rsidTr="004D2168">
        <w:trPr>
          <w:trHeight w:val="30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F170B3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left w:val="nil"/>
            </w:tcBorders>
            <w:shd w:val="clear" w:color="auto" w:fill="auto"/>
            <w:hideMark/>
          </w:tcPr>
          <w:p w14:paraId="527D3D19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85" w:type="pct"/>
            <w:shd w:val="clear" w:color="auto" w:fill="auto"/>
            <w:vAlign w:val="center"/>
            <w:hideMark/>
          </w:tcPr>
          <w:p w14:paraId="299DB92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shd w:val="clear" w:color="auto" w:fill="auto"/>
            <w:noWrap/>
            <w:vAlign w:val="center"/>
            <w:hideMark/>
          </w:tcPr>
          <w:p w14:paraId="22D4FB8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shd w:val="clear" w:color="auto" w:fill="auto"/>
            <w:noWrap/>
            <w:vAlign w:val="center"/>
            <w:hideMark/>
          </w:tcPr>
          <w:p w14:paraId="5FC2A5F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shd w:val="clear" w:color="auto" w:fill="auto"/>
            <w:noWrap/>
            <w:vAlign w:val="center"/>
            <w:hideMark/>
          </w:tcPr>
          <w:p w14:paraId="4965BD7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shd w:val="clear" w:color="auto" w:fill="auto"/>
            <w:noWrap/>
            <w:vAlign w:val="center"/>
            <w:hideMark/>
          </w:tcPr>
          <w:p w14:paraId="5F23263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shd w:val="clear" w:color="auto" w:fill="auto"/>
            <w:noWrap/>
            <w:vAlign w:val="center"/>
            <w:hideMark/>
          </w:tcPr>
          <w:p w14:paraId="627D386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shd w:val="clear" w:color="auto" w:fill="auto"/>
            <w:noWrap/>
            <w:vAlign w:val="center"/>
            <w:hideMark/>
          </w:tcPr>
          <w:p w14:paraId="78EAE63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5AFEBE36" w14:textId="77777777" w:rsidTr="004D2168">
        <w:trPr>
          <w:trHeight w:val="300"/>
        </w:trPr>
        <w:tc>
          <w:tcPr>
            <w:tcW w:w="1982" w:type="pct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77D394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Life Satisfaction</w:t>
            </w:r>
          </w:p>
        </w:tc>
        <w:tc>
          <w:tcPr>
            <w:tcW w:w="585" w:type="pct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FC912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5994C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AE848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1F9CF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D4983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E0B84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0A08C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5D9DB23F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D3FF3F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4F407BA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often felt satisfied with lif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D93D5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140DF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68E69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63269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CC52B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8ED50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8E77F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608BCC78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CC0178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E60FF41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felt that if I could live my life over, I would change almost nothing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2D565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649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5595C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842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5FD52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592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80F53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284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4AF8E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911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3A52F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2.112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8D79F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4.21</w:t>
            </w:r>
          </w:p>
        </w:tc>
      </w:tr>
      <w:tr w:rsidR="00AE30CA" w:rsidRPr="00BD1864" w14:paraId="1CAE260D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300117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2A6C5F8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n most ways my life was close to my ideal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05834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7.271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89050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8.595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92515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768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46EC6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001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E883B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1.055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12AC6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4.397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6D7F0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9.856</w:t>
            </w:r>
          </w:p>
        </w:tc>
      </w:tr>
      <w:tr w:rsidR="00AE30CA" w:rsidRPr="00BD1864" w14:paraId="7A78D11C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F68EB9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0CE2C6C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was content with my lif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8ADD3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788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55405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377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9381F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276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ED812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212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8167C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76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76FB4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89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91F53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299</w:t>
            </w:r>
          </w:p>
        </w:tc>
      </w:tr>
      <w:tr w:rsidR="00AE30CA" w:rsidRPr="00BD1864" w14:paraId="6A224B07" w14:textId="77777777" w:rsidTr="004D2168">
        <w:trPr>
          <w:trHeight w:val="30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FB1DBB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7B045DB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74C1D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3E3D4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C1F8F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79786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0C91E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465B9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35198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43AF46A3" w14:textId="77777777" w:rsidTr="004D2168">
        <w:trPr>
          <w:trHeight w:val="300"/>
        </w:trPr>
        <w:tc>
          <w:tcPr>
            <w:tcW w:w="198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A541B5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Meaning and Purpos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D6816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2E9B7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0FF32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F0433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4E535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E1093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2AD16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5D8E932C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35B13C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4DD125A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had a sense of direction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15F27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02BA8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BAD96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32669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9738A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6436A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9281E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5EF8F974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B0DC6C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904E21E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had a good sense of where I am headed in my lif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636C4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3E597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FA99A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E62FD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C6BAA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F3673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CAAA6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71858CAB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86B986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B88101D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was clear about what I want in lif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DEF87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EF7F9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FFB0A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29ECC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6DB23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5B921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017F8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42F72F4C" w14:textId="77777777" w:rsidTr="004D2168">
        <w:trPr>
          <w:trHeight w:val="34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727249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0971F3A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believed I knew what I was meant to do in lif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95E39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15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47EFF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6.315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CCC83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249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29D3C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661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AD4A9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37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1239A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1.722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3B60A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4.852</w:t>
            </w:r>
          </w:p>
        </w:tc>
      </w:tr>
      <w:tr w:rsidR="00AE30CA" w:rsidRPr="00BD1864" w14:paraId="40DB1B29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DE4789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D6B0CD7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understood my life’s meaning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D8652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AE5DB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4E24C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E4A97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466AF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83323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296A2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5465452D" w14:textId="77777777" w:rsidTr="004D2168">
        <w:trPr>
          <w:trHeight w:val="34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ADD36E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794ED25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My life had a clear sense of purpos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5A512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847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E8EFA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7.726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3FD93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382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7D590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485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CCCB4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868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9FB1B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1.28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72BA6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5.371</w:t>
            </w:r>
          </w:p>
        </w:tc>
      </w:tr>
      <w:tr w:rsidR="00AE30CA" w:rsidRPr="00BD1864" w14:paraId="4FF8779B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1BA7B0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BFCEAB2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found meaning in my life experience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C48DC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099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7EC57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7.127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6AEB8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168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D99C5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52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4E8AD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206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315BE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1.132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9EB7A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4.455</w:t>
            </w:r>
          </w:p>
        </w:tc>
      </w:tr>
      <w:tr w:rsidR="00AE30CA" w:rsidRPr="00BD1864" w14:paraId="1E6571D5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114B68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4867CF1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felt my life had value and worth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74112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C3CD3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A4264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5D11F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85FB1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FF094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1309A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4A57566E" w14:textId="77777777" w:rsidTr="004D2168">
        <w:trPr>
          <w:trHeight w:val="30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CCB406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C231423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C840E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6ED4F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ED6CB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705F8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0E917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EF7BF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74791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62BC0EE8" w14:textId="77777777" w:rsidTr="004D2168">
        <w:trPr>
          <w:trHeight w:val="300"/>
        </w:trPr>
        <w:tc>
          <w:tcPr>
            <w:tcW w:w="198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9B8E68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lastRenderedPageBreak/>
              <w:t>Optimism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B2FA7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3F29B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2FB80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B2E17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81848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C5FC2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66EDC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343E89A5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94B58B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B05787A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Futur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EBB82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03EC1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83D11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F950C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9D7C1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AEAAC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D9F95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4BAB2EA5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334406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FC58626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felt optimistic about the futur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B8563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893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CF6F5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905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EF38C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337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61A11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22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6D48F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63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96121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1.225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41B43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3.628</w:t>
            </w:r>
          </w:p>
        </w:tc>
      </w:tr>
      <w:tr w:rsidR="00AE30CA" w:rsidRPr="00BD1864" w14:paraId="07C086AE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293E2C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642C360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expected my future life will be ideal for m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4E05D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7.74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43689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5.847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0FD8F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7.801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038ED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2.471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8AB0E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99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B18AF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6.716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2D527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19.728</w:t>
            </w:r>
          </w:p>
        </w:tc>
      </w:tr>
      <w:tr w:rsidR="00AE30CA" w:rsidRPr="00BD1864" w14:paraId="0ED10A82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FB7B94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DC0C9B5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felt good about my futur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07290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BCD5C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61A83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7EB13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61CBD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D60C2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9C7F6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3A69CBA5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8CE084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B8DEB47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felt that the future looks hopeful and promising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87D14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74881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96B79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0E341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F1F39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1B7A0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264D2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5475E869" w14:textId="77777777" w:rsidTr="004D2168">
        <w:trPr>
          <w:trHeight w:val="30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B65EEC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A643F60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E0363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8BDA6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4785B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E118C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7FF0E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4944E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E619B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13D4441D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61D6F1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67FAA61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Outlook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B8020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31FE7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FBD8C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B6F61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0BE75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B6A84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639EE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1F3553CC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45BC7D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B5CEAD6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had a positive outlook toward lif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AA155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029A2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DFBBC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34A32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64F14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891B4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E7DDD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2E31ED53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DC8DC7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737EEE0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usually expected the best, even in uncertain time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D3CA3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283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01545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493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0DFFB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822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174B4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394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B0713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543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F3ECE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1.391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D4FE7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4.271</w:t>
            </w:r>
          </w:p>
        </w:tc>
      </w:tr>
      <w:tr w:rsidR="00AE30CA" w:rsidRPr="00BD1864" w14:paraId="0CD20F9B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6A4C70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50342E0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looked forward to each new day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294B3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342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374D8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7.41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A6180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347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F3775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733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35248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328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C85C6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87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8D250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4.373</w:t>
            </w:r>
          </w:p>
        </w:tc>
      </w:tr>
      <w:tr w:rsidR="00AE30CA" w:rsidRPr="00BD1864" w14:paraId="50F3C112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AD582A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21C3F91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felt that life is full of opportunitie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BF5E5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625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93001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6.543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76DC4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801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EC6D0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51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20517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515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E2B9A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66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F8C03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3.566</w:t>
            </w:r>
          </w:p>
        </w:tc>
      </w:tr>
      <w:tr w:rsidR="00AE30CA" w:rsidRPr="00BD1864" w14:paraId="052F7A2B" w14:textId="77777777" w:rsidTr="004D2168">
        <w:trPr>
          <w:trHeight w:val="30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42B25F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3C1B064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98C9E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86EAD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EB922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535C9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13754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86102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25DA2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01978261" w14:textId="77777777" w:rsidTr="004D2168">
        <w:trPr>
          <w:trHeight w:val="300"/>
        </w:trPr>
        <w:tc>
          <w:tcPr>
            <w:tcW w:w="198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6E6F3C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Personal Circumstance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ADF95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4315F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AF31C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16435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2321F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DB297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D2BC8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21A2486E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7175F7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7C75D73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had enough money to meet my need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58C62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481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B69F4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16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09EFA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069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3C2A6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272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3426A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365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BBE86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89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D07EE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3.166</w:t>
            </w:r>
          </w:p>
        </w:tc>
      </w:tr>
      <w:tr w:rsidR="00AE30CA" w:rsidRPr="00BD1864" w14:paraId="096F2A45" w14:textId="77777777" w:rsidTr="004D2168">
        <w:trPr>
          <w:trHeight w:val="34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C160E0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AAE6511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was satisfied with my living condition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68020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590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22EA5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846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84C1A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243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0515E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896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2625A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487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7F05E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529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125C6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3.811</w:t>
            </w:r>
          </w:p>
        </w:tc>
      </w:tr>
      <w:tr w:rsidR="00AE30CA" w:rsidRPr="00BD1864" w14:paraId="04A05685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B5468D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D604C84" w14:textId="0727EC64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often felt overwhelmed by my responsibilitie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642DC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3C421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C06BA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EEFD2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73657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084FF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F0600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13B538E4" w14:textId="77777777" w:rsidTr="004D2168">
        <w:trPr>
          <w:trHeight w:val="34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23D05C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6FD1B0E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was satisfied with my standard of living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03ECC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6.593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9FA8D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8.686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1E424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6.113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E1CB1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982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39837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652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74DF4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1.242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A623B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5.905</w:t>
            </w:r>
          </w:p>
        </w:tc>
      </w:tr>
      <w:tr w:rsidR="00AE30CA" w:rsidRPr="00BD1864" w14:paraId="44F4726A" w14:textId="77777777" w:rsidTr="004D2168">
        <w:trPr>
          <w:trHeight w:val="30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543DA6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CCDD355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314F6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BFEF1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43587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A669C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35FF1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880DD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87CDF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27AF2658" w14:textId="77777777" w:rsidTr="004D2168">
        <w:trPr>
          <w:trHeight w:val="300"/>
        </w:trPr>
        <w:tc>
          <w:tcPr>
            <w:tcW w:w="198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D61A81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Personal relationship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C3CA7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3A030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93034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F2800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27862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537E8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2A0FD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0F246F54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5EB306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D06915F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Friendship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03B91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E0571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79B58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35709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2CBF9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C0192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9166E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44D65296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CF95BA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DAFBA7D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often felt close to peopl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9236E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625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5158E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5.923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CC114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4.26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BF7A3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2.629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C0EE1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0.868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79EAB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-1.167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2DBDC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-4.213</w:t>
            </w:r>
          </w:p>
        </w:tc>
      </w:tr>
      <w:tr w:rsidR="00AE30CA" w:rsidRPr="00BD1864" w14:paraId="7BC9567E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2B0F6B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7FB6E4A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felt that I belonged with my friend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C2CE7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98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76C2C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6.505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1B448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4.995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21C38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3.602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56872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1.10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8CBC9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-0.941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2BAE4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-4.275</w:t>
            </w:r>
          </w:p>
        </w:tc>
      </w:tr>
      <w:tr w:rsidR="00AE30CA" w:rsidRPr="00BD1864" w14:paraId="09729044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082046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0CB0B0D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felt very connected to the people around m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73C1A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657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D9B60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6.011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2A175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4.411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CF5AA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2.994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D5628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1.04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32A9B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-1.268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A6B4C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-4.267</w:t>
            </w:r>
          </w:p>
        </w:tc>
      </w:tr>
      <w:tr w:rsidR="00AE30CA" w:rsidRPr="00BD1864" w14:paraId="7501B965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152862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5BADEC0" w14:textId="3B02386F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My social relationships were supportive and rewarding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00553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D1D89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6F599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CC16C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927C0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AC6B9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A9A3E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22E17D48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3247C8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9F8B9AB" w14:textId="21A466A3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felt I could make friends easily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F7B22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05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7B7F7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4.506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D6535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3.268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474F2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2.188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B34C6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0.621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86D3B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-1.023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7544E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-3.573</w:t>
            </w:r>
          </w:p>
        </w:tc>
      </w:tr>
      <w:tr w:rsidR="00AE30CA" w:rsidRPr="00BD1864" w14:paraId="556E4DEF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8FF684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0F10B1C" w14:textId="5F3BBD29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felt good at keeping friendships going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43ECE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68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E3B7C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6.252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0D212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4.814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BED93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3.472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A02EA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1.118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2BB44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-0.891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B01DA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-3.995</w:t>
            </w:r>
          </w:p>
        </w:tc>
      </w:tr>
      <w:tr w:rsidR="00AE30CA" w:rsidRPr="00BD1864" w14:paraId="6E7304E5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B0A17F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A30262F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felt emotionally satisfied in my relationships with other people*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35908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F6280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6AECC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0ABD1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055F5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28799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CD1A3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22B93EF2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8FB462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D0802B9" w14:textId="0377FB9D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could rely on my friends for help if I needed it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5D34F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055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C6E08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4.653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A1206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3.585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648BB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2.537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51FC0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0.985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3F342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-0.68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C05CE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-3.15</w:t>
            </w:r>
          </w:p>
        </w:tc>
      </w:tr>
      <w:tr w:rsidR="00AE30CA" w:rsidRPr="00BD1864" w14:paraId="5EF3FBE1" w14:textId="77777777" w:rsidTr="004D2168">
        <w:trPr>
          <w:trHeight w:val="30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B09DC2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DA0FF22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68852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C9262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C958C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5E622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E8C9B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90216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5DC8F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6CB4A66A" w14:textId="77777777" w:rsidTr="004D2168">
        <w:trPr>
          <w:trHeight w:val="30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12D781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E257DD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Feeling valued by other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51979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327C8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E0827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F8E76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D1C5F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A4580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D16FA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0DB75755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6132E1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0E9E40A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felt a strong emotional bond with at least one other person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DE289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09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C8750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4.606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3EB2F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3.918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6549C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2.868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CC6E8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1.557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B7ED1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0.117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0FFF0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-1.93</w:t>
            </w:r>
          </w:p>
        </w:tc>
      </w:tr>
      <w:tr w:rsidR="00AE30CA" w:rsidRPr="00BD1864" w14:paraId="35030DC6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9E1CBD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5C155BA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could be myself around other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029CF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128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4C3B6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5.789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905E9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4.77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89EE9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3.72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9417D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1.938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6350E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-0.209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2441F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-3.257</w:t>
            </w:r>
          </w:p>
        </w:tc>
      </w:tr>
      <w:tr w:rsidR="00AE30CA" w:rsidRPr="00BD1864" w14:paraId="2E7840D4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34407E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C9AFA43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People respected m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7FCA0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19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76921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6.062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D02A0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4.636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E8C03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3.735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23888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1.457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38740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-0.698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C764F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-3.762</w:t>
            </w:r>
          </w:p>
        </w:tc>
      </w:tr>
      <w:tr w:rsidR="00AE30CA" w:rsidRPr="00BD1864" w14:paraId="43A21CFC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5BBF3C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8C43FCF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People in my life cared about m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D0A7F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075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C8784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6.354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BC56C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4.974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59CF3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3.888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6FFA7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2.159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E7FCD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-0.053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DAE57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-2.849</w:t>
            </w:r>
          </w:p>
        </w:tc>
      </w:tr>
      <w:tr w:rsidR="00AE30CA" w:rsidRPr="00BD1864" w14:paraId="16C15C1B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3EDB12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F670E1E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got along well with people I came into contact with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9560C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022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AF726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6.361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C4189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5.474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F0C79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4.386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25475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2.29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2FA97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-0.013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84ABD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-3.098</w:t>
            </w:r>
          </w:p>
        </w:tc>
      </w:tr>
      <w:tr w:rsidR="00AE30CA" w:rsidRPr="00BD1864" w14:paraId="54913780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F73B19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1A2E5E8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got along well with other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5AB51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161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E336D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7.862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BA872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6.612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DFC8D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5.5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28F2F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2.676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FDC82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0.232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F4FCC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-3.947</w:t>
            </w:r>
          </w:p>
        </w:tc>
      </w:tr>
      <w:tr w:rsidR="00AE30CA" w:rsidRPr="00BD1864" w14:paraId="041AC8C0" w14:textId="77777777" w:rsidTr="004D2168">
        <w:trPr>
          <w:trHeight w:val="30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0B1CF6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63060C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EBDDC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A869A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E9C1E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C1528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88C09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50503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23450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16E9A7CD" w14:textId="77777777" w:rsidTr="004D2168">
        <w:trPr>
          <w:trHeight w:val="30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9426A0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9A766E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Giving support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BE3D8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4BC05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1E579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14210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4451F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09B96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19F56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5C47538E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D71C59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36730A4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felt I am someone people can generally rely on in an emergency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C1C0C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178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0E14F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5.716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4662A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4.884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43793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4.009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8EC11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2.28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92AEC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0.37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48DCB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-2.631</w:t>
            </w:r>
          </w:p>
        </w:tc>
      </w:tr>
      <w:tr w:rsidR="00AE30CA" w:rsidRPr="00BD1864" w14:paraId="6BA98719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5D65F3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51CDC51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My friends knew they could count on m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3CDC6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475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DF3D9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5.979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4BC21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5.154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61070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4.333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5867B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2.271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90E52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0.257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B2D53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-2.808</w:t>
            </w:r>
          </w:p>
        </w:tc>
      </w:tr>
      <w:tr w:rsidR="00AE30CA" w:rsidRPr="00BD1864" w14:paraId="7C44D40F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B0C32A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53C107A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made an effort to help other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50F99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379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8373C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5.277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FCE75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4.455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42E25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3.529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F2349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1.849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D870E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0.105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7024E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-2.247</w:t>
            </w:r>
          </w:p>
        </w:tc>
      </w:tr>
      <w:tr w:rsidR="00AE30CA" w:rsidRPr="00BD1864" w14:paraId="3694D90E" w14:textId="77777777" w:rsidTr="004D2168">
        <w:trPr>
          <w:trHeight w:val="30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884659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FFAAC2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46BA0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5A96E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5CBE6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01CAD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CE736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2D976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15F64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44944E16" w14:textId="77777777" w:rsidTr="004D2168">
        <w:trPr>
          <w:trHeight w:val="30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57C5D5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4D2464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Having close relationship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79EA0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13858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F753D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58C60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B21A1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9ECD0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2B562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64494B62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8485E0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F109AB8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felt members of my family could come to me for support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0C757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885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0309E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4.475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A0D60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3.461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400AA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2.691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E5C4B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1.263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B9949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-0.199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85A64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-2.428</w:t>
            </w:r>
          </w:p>
        </w:tc>
      </w:tr>
      <w:tr w:rsidR="00AE30CA" w:rsidRPr="00BD1864" w14:paraId="62F561C0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DDDB05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C2848A6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was satisfied with my personal relationship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77EF7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806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2B201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5.439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7B0D7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4.243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C0526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2.954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26919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1.37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AC029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-0.578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ECC95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-3.722</w:t>
            </w:r>
          </w:p>
        </w:tc>
      </w:tr>
      <w:tr w:rsidR="00AE30CA" w:rsidRPr="00BD1864" w14:paraId="5726BC9D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B3FDB4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618E55D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My close relationships (family and friends) were satisfying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240E1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662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3DFC2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6.684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00001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5.291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0F957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3.732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E5074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1.835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546EC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-0.572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2BAA0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-3.78</w:t>
            </w:r>
          </w:p>
        </w:tc>
      </w:tr>
      <w:tr w:rsidR="00AE30CA" w:rsidRPr="00BD1864" w14:paraId="2DAE20A3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1EA65C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6E0CA4D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was happy with my family relationship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BDAC4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352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865A5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4.632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44607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3.637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35C38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2.684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9A9CA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1.248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79B77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-0.327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8064F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-3.037</w:t>
            </w:r>
          </w:p>
        </w:tc>
      </w:tr>
      <w:tr w:rsidR="00AE30CA" w:rsidRPr="00BD1864" w14:paraId="26CAF289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26DCF1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9F6C737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felt there was at least one person I know whose advice I really trust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4575A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327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BE638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5.192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FC005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4.295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A4DC9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3.257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AFA3D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1.612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2D22C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0.026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9D1F6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-2.715</w:t>
            </w:r>
          </w:p>
        </w:tc>
      </w:tr>
      <w:tr w:rsidR="00AE30CA" w:rsidRPr="00BD1864" w14:paraId="7255179B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C7411E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11A0EF3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had someone I could count on to listen to me when I needed to talk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BC69D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874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35A76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5.417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64517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4.03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9638C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3.243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0C9EA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1.649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304D3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-0.26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0EB57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-3.231</w:t>
            </w:r>
          </w:p>
        </w:tc>
      </w:tr>
      <w:tr w:rsidR="00AE30CA" w:rsidRPr="00BD1864" w14:paraId="2DF6FC63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77931D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753987A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felt I had someone who understands my problem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0D4B1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534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06E29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4.914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2E781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3.811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C2ED8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2.702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1ED0E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1.26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40C94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-0.461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761B0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hAnsi="Arial" w:cs="Arial"/>
                <w:color w:val="000000"/>
                <w:sz w:val="22"/>
                <w:szCs w:val="22"/>
              </w:rPr>
              <w:t>-3.325</w:t>
            </w:r>
          </w:p>
        </w:tc>
      </w:tr>
      <w:tr w:rsidR="00AE30CA" w:rsidRPr="00BD1864" w14:paraId="01740A07" w14:textId="77777777" w:rsidTr="004D2168">
        <w:trPr>
          <w:trHeight w:val="30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3D2193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F3E0CC5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7CD1E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8CAFB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3E709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728B5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58D98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9D139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0546A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2E42A743" w14:textId="77777777" w:rsidTr="004D2168">
        <w:trPr>
          <w:trHeight w:val="300"/>
        </w:trPr>
        <w:tc>
          <w:tcPr>
            <w:tcW w:w="198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B1591A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 xml:space="preserve">Physical health 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B41AE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78064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9591C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06842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0834C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DE0FC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115DA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180FA8D9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1775C7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50E3539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General health statu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1CB50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5AC2C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EE832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2AB14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E0EF6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4C214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A452F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6C63CE95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CD3B84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B70FC25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was satisfied with my physical health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86210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862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AEA65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7.04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3067C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175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09B65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444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A46C1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269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D465D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1.953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53795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5.96</w:t>
            </w:r>
          </w:p>
        </w:tc>
      </w:tr>
      <w:tr w:rsidR="00AE30CA" w:rsidRPr="00BD1864" w14:paraId="44944E91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F91640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DD77349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did not have many physical complaint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6E8FC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759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8EEAC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465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D2EA6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894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775E2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488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63540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63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9C9A2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1.349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D236F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3.849</w:t>
            </w:r>
          </w:p>
        </w:tc>
      </w:tr>
      <w:tr w:rsidR="00AE30CA" w:rsidRPr="00BD1864" w14:paraId="6CEFA103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96F588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256289E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My physical health was excellent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60F07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304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F4FDF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636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C08BB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398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BC6C7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578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9985D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333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B071E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2.576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0F95B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5.805</w:t>
            </w:r>
          </w:p>
        </w:tc>
      </w:tr>
      <w:tr w:rsidR="00AE30CA" w:rsidRPr="00BD1864" w14:paraId="716F7B1A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00E2E1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D0CB610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was basically a healthy person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B18C5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6170C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3011F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2D960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E27DD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016F8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20552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4282797F" w14:textId="77777777" w:rsidTr="004D2168">
        <w:trPr>
          <w:trHeight w:val="30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D28EA7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4B78067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C599D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AB2C8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D776E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F9698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52A30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444F5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A42DE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4C6B12FD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7BD0FC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30D10D8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Restriction 1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4BD1E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C0AE4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EA304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4B223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6D16B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0E1A5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145E1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11C98606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C46461" w14:textId="476BB86A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34BA95F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felt healthy enough to carry out things I like to do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AD439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2.838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075D9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0.331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9E30E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6.048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C5F9C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1.299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0C69E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723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47097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1.618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424E7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11.99</w:t>
            </w:r>
          </w:p>
        </w:tc>
      </w:tr>
      <w:tr w:rsidR="00AE30CA" w:rsidRPr="00BD1864" w14:paraId="6768A828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2756A3" w14:textId="0A8E940D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F33AFD7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My physical health problems (if any) stood in the way of doing things I want to do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ED91E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319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038A6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258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E2A8A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155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6CF0E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037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62866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88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CB68B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54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7C6CD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2.874</w:t>
            </w:r>
          </w:p>
        </w:tc>
      </w:tr>
      <w:tr w:rsidR="00AE30CA" w:rsidRPr="00BD1864" w14:paraId="33FCD779" w14:textId="77777777" w:rsidTr="004D2168">
        <w:trPr>
          <w:trHeight w:val="30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07F2E1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CFD6E3E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7B057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8D378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98817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ABDEB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8BF19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BF0E6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98979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2A81221D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E2FF6C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 </w:t>
            </w: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06D8A21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Restriction 2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59012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8E4E6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6263F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A2BEF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84222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20178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326CB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3F76F50F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067B97" w14:textId="1AD26C86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EC02D85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Health problems did not stop me carrying out my usual task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9EFCB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1.886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52CC0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2.307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6B166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403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47DED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669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3C9B0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2.802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14028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8.51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B0FA1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15.704</w:t>
            </w:r>
          </w:p>
        </w:tc>
      </w:tr>
      <w:tr w:rsidR="00AE30CA" w:rsidRPr="00BD1864" w14:paraId="10BA42FA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A41CD6" w14:textId="159A1431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FF31629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My health affected my role in my community (e.g. residential, sporting, church or cultural activities)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A5E34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725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0C35F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512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7E25A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133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77865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405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693EB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978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9822D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1.972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7E421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3.312</w:t>
            </w:r>
          </w:p>
        </w:tc>
      </w:tr>
      <w:tr w:rsidR="00AE30CA" w:rsidRPr="00BD1864" w14:paraId="5FBB9827" w14:textId="77777777" w:rsidTr="004D2168">
        <w:trPr>
          <w:trHeight w:val="30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A82365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162CAD5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0C31D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E18EA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2A6C5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8A3C7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3F51D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32808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7AF2A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54E272E4" w14:textId="77777777" w:rsidTr="004D2168">
        <w:trPr>
          <w:trHeight w:val="300"/>
        </w:trPr>
        <w:tc>
          <w:tcPr>
            <w:tcW w:w="198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C905CE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Problem-focused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F0906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E137E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2998D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DA463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C5072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AFFBB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59A38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0ABA3D00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5E654E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66117F5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Analysi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E0FBC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28D39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4A4C2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59520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AC0AA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210F5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566DA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69FCEA78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C2D07D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DC51AAF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thought of different ways to deal with the problem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9D8C2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17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16B98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782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D8C94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962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ADD8E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351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67977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282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29D5B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54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F8D47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3.115</w:t>
            </w:r>
          </w:p>
        </w:tc>
      </w:tr>
      <w:tr w:rsidR="00AE30CA" w:rsidRPr="00BD1864" w14:paraId="596F18F2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BBF1BC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335819B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tried to find out more information to help make a decision about thing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B9D5A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495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461FF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377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4423D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249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1FA6E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977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53B86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899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D5126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1.16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2F662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3.674</w:t>
            </w:r>
          </w:p>
        </w:tc>
      </w:tr>
      <w:tr w:rsidR="00AE30CA" w:rsidRPr="00BD1864" w14:paraId="58AC641A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1CE4E4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D85C4A9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thought my problems through in a systematic way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D66C5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989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06796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6.463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6C48A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881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2CC9A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53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41A77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487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C38F1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91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54A0D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3.921</w:t>
            </w:r>
          </w:p>
        </w:tc>
      </w:tr>
      <w:tr w:rsidR="00AE30CA" w:rsidRPr="00BD1864" w14:paraId="56E85F18" w14:textId="77777777" w:rsidTr="004D2168">
        <w:trPr>
          <w:trHeight w:val="30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891229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8A8B21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0861D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9DF0F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32CDD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0F5FD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DD61F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0377C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15DDB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248B0781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9507D8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F5AA112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Timing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E1DA7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8730D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6A977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42139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F558E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60446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2BE20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1F41809E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AB94FE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57F7F6F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analysed my problem before reacting (was item 4 Analysis)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4890C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E6F8C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E21BD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53007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469F2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53F8D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7E95B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330EFFA3" w14:textId="77777777" w:rsidTr="004D2168">
        <w:trPr>
          <w:trHeight w:val="33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EFF4A8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689A0E8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took some time off to get away from the situation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EEAFE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DE558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831EF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48A3A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BC26E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2D137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512BE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49995D7F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71D034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64D3960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held off doing anything about it until the situation permit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9EF39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957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F3A7E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339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7DC7D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336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67C13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553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6D4E5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543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62A81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1.147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D716F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3.258</w:t>
            </w:r>
          </w:p>
        </w:tc>
      </w:tr>
      <w:tr w:rsidR="00AE30CA" w:rsidRPr="00BD1864" w14:paraId="6A8A2092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A4A176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5D2FAEB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made sure not to make matters worse by acting too soon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F0D50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882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2A18B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6.095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03A2E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886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8EA55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602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69871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315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71708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835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F7A53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3.86</w:t>
            </w:r>
          </w:p>
        </w:tc>
      </w:tr>
      <w:tr w:rsidR="00AE30CA" w:rsidRPr="00BD1864" w14:paraId="7AE575EA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1068F7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097A319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restrained myself from doing anything too quickly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58C7F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992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FCB01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6.439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FD30C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007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4475B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707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64D54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388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560E6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1.18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7385E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3.996</w:t>
            </w:r>
          </w:p>
        </w:tc>
      </w:tr>
      <w:tr w:rsidR="00AE30CA" w:rsidRPr="00BD1864" w14:paraId="4C6B7BAD" w14:textId="77777777" w:rsidTr="004D2168">
        <w:trPr>
          <w:trHeight w:val="30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E98147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C115097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4D9BD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60E2B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E6959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05BF8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90CF9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78CD3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6680E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4CF4CB1F" w14:textId="77777777" w:rsidTr="004D2168">
        <w:trPr>
          <w:trHeight w:val="300"/>
        </w:trPr>
        <w:tc>
          <w:tcPr>
            <w:tcW w:w="198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747550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Self-acceptanc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C5534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17D29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F7770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9DFE8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3ADA6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D9C5A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80C43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1D466F7B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214D3C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69CE2FF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Body imag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BD0F3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FD0B1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9E687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1A562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68D7F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32BE0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B015F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3D1AE280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2F8C9D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5322F16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was satisfied with the way my body looked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4546D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4.829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BB9CD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6.575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7DC6A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9.201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3B55A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3.742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52B99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2.973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A6DDB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23.469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9401E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52.378</w:t>
            </w:r>
          </w:p>
        </w:tc>
      </w:tr>
      <w:tr w:rsidR="00AE30CA" w:rsidRPr="00BD1864" w14:paraId="34735A85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701693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61EE995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was satisfied with what I saw when I look in the mirror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F3CD5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19AF7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6D43C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CE9B3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263A7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9ECA9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CFD6E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3BA12D70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645F8E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DB2B01D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was satisfied with my overall attractivenes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1B271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954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B7A66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906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77795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666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77A43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534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E4FF5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059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23BEF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1.729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62AD5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4.062</w:t>
            </w:r>
          </w:p>
        </w:tc>
      </w:tr>
      <w:tr w:rsidR="00AE30CA" w:rsidRPr="00BD1864" w14:paraId="309BF8BA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58F010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BFE6F81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felt comfortable in my body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086B9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14AE3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6C417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17F84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9D70C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FD1F3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A4855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2FF1C112" w14:textId="77777777" w:rsidTr="004D2168">
        <w:trPr>
          <w:trHeight w:val="30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A1D228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D083986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93A03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767CA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99EE1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508C5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252CE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38ED2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EE59A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64AAEB8C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8896DF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B10D6DB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Other perception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0F745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EEECD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00FFF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69B83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CC38D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AD98C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CAC9C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2190C7D5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1B3790" w14:textId="1156BBB5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B2F3514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felt that most people I know think highly of m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1408B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977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9F6D7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7.072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38047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987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0F272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59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5E2E0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938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17BB9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1.557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84B14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5.451</w:t>
            </w:r>
          </w:p>
        </w:tc>
      </w:tr>
      <w:tr w:rsidR="00AE30CA" w:rsidRPr="00BD1864" w14:paraId="4E4E806F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4EF94A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lastRenderedPageBreak/>
              <w:t> </w:t>
            </w: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2BE6D97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felt people I know would tell me I am good at what I do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7F0E4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546EA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25A58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4B1F7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036E7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B1179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E3696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35C7BD92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A20621" w14:textId="21533CF8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6D1F7BB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People liked m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198F5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058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9BA36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6.089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D7F71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82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2E101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491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2BC55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163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3EF1B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849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CC32D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3.651</w:t>
            </w:r>
          </w:p>
        </w:tc>
      </w:tr>
      <w:tr w:rsidR="00AE30CA" w:rsidRPr="00BD1864" w14:paraId="21FB76AE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C064ED" w14:textId="7A90D549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1ECBE99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People accepted me for who I really am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58E00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355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9659D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6.816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01278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106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5767F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736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3D93C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422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5A1F1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53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67963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3.392</w:t>
            </w:r>
          </w:p>
        </w:tc>
      </w:tr>
      <w:tr w:rsidR="00AE30CA" w:rsidRPr="00BD1864" w14:paraId="443F7767" w14:textId="77777777" w:rsidTr="004D2168">
        <w:trPr>
          <w:trHeight w:val="30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04C6DB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D4D8AA4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CC693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ECCF8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E132A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60D94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7C63D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1004C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942AE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6E899BF3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D471D3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E1F8976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Self-worth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E95D9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B84F0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BBE1C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D2931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62ECB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1F39B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F6CFA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442DCE24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30A866" w14:textId="0EEECF3B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5B912EA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believed in myself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178E4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955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B8EEA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581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A8B93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084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D5409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097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1B34F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596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CB172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302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4535C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2.937</w:t>
            </w:r>
          </w:p>
        </w:tc>
      </w:tr>
      <w:tr w:rsidR="00AE30CA" w:rsidRPr="00BD1864" w14:paraId="5E311779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4A1EA9" w14:textId="111287C2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286FC3B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felt that I had many positive qualitie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873E2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6.383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68F68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5.524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C74D8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4.117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F5E06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6.46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AEAE4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3.019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60B1F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2.367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98E25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24.517</w:t>
            </w:r>
          </w:p>
        </w:tc>
      </w:tr>
      <w:tr w:rsidR="00AE30CA" w:rsidRPr="00BD1864" w14:paraId="22FF279C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5E694E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CFAA1D6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liked who I am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1F7A0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99AFA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F50B6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C2ADC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90A85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962F2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9BAB1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6EEB1CCD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9F637D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AB887C1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felt worthy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3CCCA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8519A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372CA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BA14C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BD1DD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2FB13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AEE74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4A037158" w14:textId="77777777" w:rsidTr="004D2168">
        <w:trPr>
          <w:trHeight w:val="30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BCE367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56CB4B9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5DC99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0A878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FE4DA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F643C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922A9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78B6C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08B48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3685000C" w14:textId="77777777" w:rsidTr="004D2168">
        <w:trPr>
          <w:trHeight w:val="300"/>
        </w:trPr>
        <w:tc>
          <w:tcPr>
            <w:tcW w:w="198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201AEF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Sense of community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B5EDC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6F086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A1AC4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5A483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90BFC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19A9F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9ACBA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31355CF2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5F8F6C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80DEB84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Community belonging and Contribution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10F32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4D14F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29C32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30D2A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0E844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F5340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DA4FD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17DCC034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3B7D2A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03D9882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felt that I belonged to a community (like a social group, or neighbourhood)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10B4C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F4126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71F62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FCBA4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83825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2C658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3FB3A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1DD722EC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C641E4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2DA87BD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felt like part of a group of people who share my attitudes and belief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965B8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869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429CF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386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8C95C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106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5B02A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844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80C6B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16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530C8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1.601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137E0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4.024</w:t>
            </w:r>
          </w:p>
        </w:tc>
      </w:tr>
      <w:tr w:rsidR="00AE30CA" w:rsidRPr="00BD1864" w14:paraId="44D9780D" w14:textId="77777777" w:rsidTr="004D2168">
        <w:trPr>
          <w:trHeight w:val="34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6370AE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EE6B5DA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felt like I am an important part of my community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DB429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579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965EE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932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C327F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968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E1388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563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4247F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666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CECB8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2.537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62F83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5.351</w:t>
            </w:r>
          </w:p>
        </w:tc>
      </w:tr>
      <w:tr w:rsidR="00AE30CA" w:rsidRPr="00BD1864" w14:paraId="622767E3" w14:textId="77777777" w:rsidTr="004D2168">
        <w:trPr>
          <w:trHeight w:val="34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DF604A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57DE15B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felt close to other people in my community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3B3E2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014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CCD6D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718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5B643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663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20E8A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177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8A118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225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CE5C9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2.598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C3588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6.038</w:t>
            </w:r>
          </w:p>
        </w:tc>
      </w:tr>
      <w:tr w:rsidR="00AE30CA" w:rsidRPr="00BD1864" w14:paraId="46C00EA3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C968A0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5BF90F2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felt like helping other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28976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813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458EF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477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8A117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668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CDC30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862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BEA1A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399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4B740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326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AF28E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2.384</w:t>
            </w:r>
          </w:p>
        </w:tc>
      </w:tr>
      <w:tr w:rsidR="00AE30CA" w:rsidRPr="00BD1864" w14:paraId="22B2C4A0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FE6751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ACE820A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tried to make a meaningful contribution to society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5F9DE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718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38E8A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726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422AC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318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6F110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491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ECBDA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511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34FC3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1.398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BCEBE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3.771</w:t>
            </w:r>
          </w:p>
        </w:tc>
      </w:tr>
      <w:tr w:rsidR="00AE30CA" w:rsidRPr="00BD1864" w14:paraId="7C7D62EB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2E0172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2FA4BA7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felt that what I do matters to society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352C5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33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F219C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18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D3FF4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352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F3FBD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055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1031E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033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58495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1.857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03165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4.509</w:t>
            </w:r>
          </w:p>
        </w:tc>
      </w:tr>
      <w:tr w:rsidR="00AE30CA" w:rsidRPr="00BD1864" w14:paraId="35337022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48C49C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FAB7C73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participated in community activitie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D2114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501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EDD84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167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8E6BC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605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C9077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669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30EC4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772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E422A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2.09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130F0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4.271</w:t>
            </w:r>
          </w:p>
        </w:tc>
      </w:tr>
      <w:tr w:rsidR="00AE30CA" w:rsidRPr="00BD1864" w14:paraId="3F1BDAA7" w14:textId="77777777" w:rsidTr="004D2168">
        <w:trPr>
          <w:trHeight w:val="30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619455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7843B65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E78C9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08B90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AFCC7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42BEA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99D27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2BA3A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320CA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0FBF3C9D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A001E0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774B39C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Views on society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1B3B3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BB9B2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3AF4E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D28A2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09D4A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2FDB2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F6D11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51F10602" w14:textId="77777777" w:rsidTr="004D2168">
        <w:trPr>
          <w:trHeight w:val="34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8518CB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B1501B5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felt that our society is a good place, or is becoming a better place, for all peopl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EF4E0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138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9225A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402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BA9AA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242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CCF58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377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F4209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1.506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935E4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4.25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94BBA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8.295</w:t>
            </w:r>
          </w:p>
        </w:tc>
      </w:tr>
      <w:tr w:rsidR="00AE30CA" w:rsidRPr="00BD1864" w14:paraId="4C58969C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8067F9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7218EDB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felt that the way our society works makes sense to m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72216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902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784EF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439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7994A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187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486C0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004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64826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796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EBCF6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2.752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7FC94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5.184</w:t>
            </w:r>
          </w:p>
        </w:tc>
      </w:tr>
      <w:tr w:rsidR="00AE30CA" w:rsidRPr="00BD1864" w14:paraId="73C820DC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96A9E5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800C47C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thought our society is a productive place for people to live in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7E7A1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857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1FF67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388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40039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858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D653B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779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56F64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113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33480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2.002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600C6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4.882</w:t>
            </w:r>
          </w:p>
        </w:tc>
      </w:tr>
      <w:tr w:rsidR="00AE30CA" w:rsidRPr="00BD1864" w14:paraId="1A586D24" w14:textId="77777777" w:rsidTr="004D2168">
        <w:trPr>
          <w:trHeight w:val="34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A1822A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20B6D2F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thought the world is becoming a better place for everyon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687B7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415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546FF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706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57853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756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9E2A7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228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D07D8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1.658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6DBEB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3.496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3AAF0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5.751</w:t>
            </w:r>
          </w:p>
        </w:tc>
      </w:tr>
      <w:tr w:rsidR="00AE30CA" w:rsidRPr="00BD1864" w14:paraId="07AD680C" w14:textId="77777777" w:rsidTr="004D2168">
        <w:trPr>
          <w:trHeight w:val="30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5FC542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E1F643E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55949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3308B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E1A7A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EA59D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8627B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AF36D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D7538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0C1E7F58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7D58B2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DC07151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Views on peopl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C8034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33506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A0586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6D6C1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D7CEF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2BF78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C3E46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4DFF4A60" w14:textId="77777777" w:rsidTr="004D2168">
        <w:trPr>
          <w:trHeight w:val="34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0800DE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315EEB9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felt that people are basically good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73F58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509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9F14B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6.413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EAC2D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726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409BF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263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AB92D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922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2C381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1.637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708DD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5.083</w:t>
            </w:r>
          </w:p>
        </w:tc>
      </w:tr>
      <w:tr w:rsidR="00AE30CA" w:rsidRPr="00BD1864" w14:paraId="369CD331" w14:textId="77777777" w:rsidTr="004D2168">
        <w:trPr>
          <w:trHeight w:val="34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D51EB7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C082426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believed that people are kind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5FC59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751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2ACD3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6.771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10E2F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524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E0325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777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F7085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015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0702C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1.809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02C06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5.584</w:t>
            </w:r>
          </w:p>
        </w:tc>
      </w:tr>
      <w:tr w:rsidR="00AE30CA" w:rsidRPr="00BD1864" w14:paraId="0CCCF8BD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5EBE1E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2B04B09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thought that people care about other people's problem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3B4C5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ECAF0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036EF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C4E83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0EB60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699E5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EBE56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134184E8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6F2D6C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A2E5C00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Most of the people I met were likeabl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8C6F0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101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8D13B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173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3A7D6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103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EA4A3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235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2DD96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311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F916F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603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F2A21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3.265</w:t>
            </w:r>
          </w:p>
        </w:tc>
      </w:tr>
      <w:tr w:rsidR="00AE30CA" w:rsidRPr="00BD1864" w14:paraId="65771F62" w14:textId="77777777" w:rsidTr="004D2168">
        <w:trPr>
          <w:trHeight w:val="30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947A5E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22749EF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4C0AE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49FDE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9F7A0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199EA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E888B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D2C89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658A4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222D4D5B" w14:textId="77777777" w:rsidTr="004D2168">
        <w:trPr>
          <w:trHeight w:val="300"/>
        </w:trPr>
        <w:tc>
          <w:tcPr>
            <w:tcW w:w="198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FBDF06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Self-congruenc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A7BCA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FD137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E1341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98517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7A066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54F59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5E569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7E71FC46" w14:textId="77777777" w:rsidTr="004D2168">
        <w:trPr>
          <w:trHeight w:val="34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FD55C1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7CFA1B6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Most of my time was spent doing things that are meaningful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7B795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782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EBD21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164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E8302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876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8CE41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855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16807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587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4A838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723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A5DF3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2.543</w:t>
            </w:r>
          </w:p>
        </w:tc>
      </w:tr>
      <w:tr w:rsidR="00AE30CA" w:rsidRPr="00BD1864" w14:paraId="46225F2C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E816D1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3C046D6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felt that my choices were based on my true interests and value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6A63C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82693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0B24F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96FF1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C4CE8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33DB3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6DECC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5D06A796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A9E7A3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4282B16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was really doing what interests m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09C0C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35B80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E2030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9A90E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B5258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6DE72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49246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02EE2E02" w14:textId="77777777" w:rsidTr="004D2168">
        <w:trPr>
          <w:trHeight w:val="34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57FE5B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1C5D33B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 xml:space="preserve">I felt my </w:t>
            </w:r>
            <w:proofErr w:type="spellStart"/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behavior</w:t>
            </w:r>
            <w:proofErr w:type="spellEnd"/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 xml:space="preserve"> was congruent with my value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45670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0.580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8E8DA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1.869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DC064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8.792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EA5CE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6.832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FB458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223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A7926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98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A7658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6.329</w:t>
            </w:r>
          </w:p>
        </w:tc>
      </w:tr>
      <w:tr w:rsidR="00AE30CA" w:rsidRPr="00BD1864" w14:paraId="2F0DBBA4" w14:textId="77777777" w:rsidTr="004D2168">
        <w:trPr>
          <w:trHeight w:val="30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67A6EC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17B54F2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76B50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0ACB8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2F67B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AAB79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52DD9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0C0F1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AB133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2CEE3F40" w14:textId="77777777" w:rsidTr="004D2168">
        <w:trPr>
          <w:trHeight w:val="300"/>
        </w:trPr>
        <w:tc>
          <w:tcPr>
            <w:tcW w:w="198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E44A0F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Spirituality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FA063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CDC4A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FEE00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E4B1A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800FF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F218D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B0490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7CE29679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FD4C72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26A9537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Environment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EB5D1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5EE37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4846C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D0539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2418D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D96DB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5299C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244C49DA" w14:textId="77777777" w:rsidTr="004D2168">
        <w:trPr>
          <w:trHeight w:val="34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B393B9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336EC1C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felt a strong sense of connection when in natur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0CC81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374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64CCA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6.094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0B383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856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77ABC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573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06EF4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243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1650C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808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25E84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3.618</w:t>
            </w:r>
          </w:p>
        </w:tc>
      </w:tr>
      <w:tr w:rsidR="00AE30CA" w:rsidRPr="00BD1864" w14:paraId="4E8EC223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B9FF2C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37EFFB3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developed harmony with the environment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2418C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568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D8086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803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C6228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585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27F5E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474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117CB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497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EAD54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1.57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05836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4.614</w:t>
            </w:r>
          </w:p>
        </w:tc>
      </w:tr>
      <w:tr w:rsidR="00AE30CA" w:rsidRPr="00BD1864" w14:paraId="391B23DF" w14:textId="77777777" w:rsidTr="004D2168">
        <w:trPr>
          <w:trHeight w:val="34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BA89A3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03F12A5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lived in harmony with natur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BB3B6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722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E1C03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6.059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98F9B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277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B0D09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108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3F65B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905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2EBA3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1.317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AA661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4.461</w:t>
            </w:r>
          </w:p>
        </w:tc>
      </w:tr>
      <w:tr w:rsidR="00AE30CA" w:rsidRPr="00BD1864" w14:paraId="06BDB95C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3BFF98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5C96566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felt appreciation for the beauty of natur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43EB9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789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B1210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864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4BB22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017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FD472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971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9F484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0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A3E27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12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32FA6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2.247</w:t>
            </w:r>
          </w:p>
        </w:tc>
      </w:tr>
      <w:tr w:rsidR="00AE30CA" w:rsidRPr="00BD1864" w14:paraId="5FE0FCC6" w14:textId="77777777" w:rsidTr="004D2168">
        <w:trPr>
          <w:trHeight w:val="30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7CB3C6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60972FE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8D5FB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9E3A2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2A1DC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C4F77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56757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E4F28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39FE6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2F14820E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4E1C7C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0A791BF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God relationship, Impact of religion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8F17E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95497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2F614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B4740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D32AA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17E57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C9F04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5D58F4C4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CE22E3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F1D2319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put my trust in God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D85E9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864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B2491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901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A99BB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73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C892F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981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BA66B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06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027C2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1.699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61B49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3.525</w:t>
            </w:r>
          </w:p>
        </w:tc>
      </w:tr>
      <w:tr w:rsidR="00AE30CA" w:rsidRPr="00BD1864" w14:paraId="5C5F22AB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B2F818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4E471FB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believed there is a higher being who looks after m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F58C0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0A3E0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F9E5E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F5056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DD861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6D8D8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DC1D5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78D2A4CE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C1E891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203D279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gained spiritual strength by trusting in a higher power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AE56F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4AB72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61AF1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8696F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5A4F8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A8F68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06A41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08C0B7BD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095C8F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630BF2E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felt I had a relationship with a higher power/ universal intelligenc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230A6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074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52B7D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074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642D5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134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2D3CB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541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7E78C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491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ECCE7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511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B8EF4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1.971</w:t>
            </w:r>
          </w:p>
        </w:tc>
      </w:tr>
      <w:tr w:rsidR="00AE30CA" w:rsidRPr="00BD1864" w14:paraId="623C8BBB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557692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DB29F9F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My spiritual beliefs helped me to deal with adversity in lif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A275C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8CECB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61323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D15C9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DA3EE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AB541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C6F1F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32289675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C97553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6A6DCAD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My spiritual beliefs gave meaning to my lif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6CA56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13128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B9926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32C52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C2181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225F8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B6A01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26BB38CF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20C2E5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5E1B477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found comfort in my religion or spiritual belief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D51AF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773DA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843E8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5F903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2D742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CD45D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FD553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248D4724" w14:textId="77777777" w:rsidTr="004D2168">
        <w:trPr>
          <w:trHeight w:val="34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7F3383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5E83262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My religious beliefs influenced the way I liv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E1B4F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097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E7452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097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54236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011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DF48D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517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FB185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447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E14AC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749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FD615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2.428</w:t>
            </w:r>
          </w:p>
        </w:tc>
      </w:tr>
      <w:tr w:rsidR="00AE30CA" w:rsidRPr="00BD1864" w14:paraId="5E773CBF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EEEA72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AA5045D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trusted that everything happens as it should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A51B4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15700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779D9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E4F2D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45AF5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63CEF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08462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106737EC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6266A5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D089A11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felt there is a spiritual purpose for my lif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0B34A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763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EFA02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763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E05FA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084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C133F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696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F3AFC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80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AC04F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62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46779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1.656</w:t>
            </w:r>
          </w:p>
        </w:tc>
      </w:tr>
      <w:tr w:rsidR="00AE30CA" w:rsidRPr="00BD1864" w14:paraId="57860B84" w14:textId="77777777" w:rsidTr="004D2168">
        <w:trPr>
          <w:trHeight w:val="34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D91E91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E76859B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felt my life is guided by strong religious or ethical belief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F0587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154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7F6A5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154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1F1E3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137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D5F31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963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DAFF5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755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83560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743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86EED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2.667</w:t>
            </w:r>
          </w:p>
        </w:tc>
      </w:tr>
      <w:tr w:rsidR="00AE30CA" w:rsidRPr="00BD1864" w14:paraId="1C5949E2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74BD7D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5964BE3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was satisfied with my spiritual lif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EA176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8FF53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BF77C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61FE1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5E273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13B89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9DF8A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3B548308" w14:textId="77777777" w:rsidTr="004D2168">
        <w:trPr>
          <w:trHeight w:val="30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741874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8DADA35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F1E25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85219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6551B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FE14A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6C40A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F8767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E6B25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6D710F41" w14:textId="77777777" w:rsidTr="004D2168">
        <w:trPr>
          <w:trHeight w:val="300"/>
        </w:trPr>
        <w:tc>
          <w:tcPr>
            <w:tcW w:w="198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339210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Vitality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77469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DB82A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2FB67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784B8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F722E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03117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C1233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37CEB929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6330BE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951B3BA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had enough energy to do what I had to do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68C41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37277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F2690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B43F7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F3466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E050D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89C17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355870B0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A21AB6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5E7702A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could continuously work for a long time without feeling tired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C6D00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2.472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267A8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9.154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3831F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3.841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E09F4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8.641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4C220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732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C1D38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2.44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DC1D2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12.975</w:t>
            </w:r>
          </w:p>
        </w:tc>
      </w:tr>
      <w:tr w:rsidR="00AE30CA" w:rsidRPr="00BD1864" w14:paraId="57BA127F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E7D6E6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52BE98F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had the energy to accomplish my daily task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ABC8A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3E516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C53A2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55B54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1831F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41D46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7D6C8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01E66568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647199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066BDCB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had enough energy for everyday lif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8BEBF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341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E826B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622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21247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222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811D6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942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52FF3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035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16D82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1.505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6EEF7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3.598</w:t>
            </w:r>
          </w:p>
        </w:tc>
      </w:tr>
      <w:tr w:rsidR="00AE30CA" w:rsidRPr="00BD1864" w14:paraId="0A1215CD" w14:textId="77777777" w:rsidTr="004D2168">
        <w:trPr>
          <w:trHeight w:val="30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CCF5E8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802CF28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D1DDF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3D1B8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56F3B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D0D19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04FEA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A9DEA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CF76E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090E6F64" w14:textId="77777777" w:rsidTr="004D2168">
        <w:trPr>
          <w:trHeight w:val="30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DB19AF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A7541F6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70701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8896D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0EAAD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BBD42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C6361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16792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32DB2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6B891175" w14:textId="77777777" w:rsidTr="004D2168">
        <w:trPr>
          <w:trHeight w:val="30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D40B59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6C41BC4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69FE2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47F0B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EB62F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3FA10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123FF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2CFB8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BAACE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6521059F" w14:textId="77777777" w:rsidTr="004D2168">
        <w:trPr>
          <w:trHeight w:val="30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6F9E08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90E5B5E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D4036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9399F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85F21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A45A8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30E90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683CB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EDC81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0737EEC1" w14:textId="77777777" w:rsidTr="004D2168">
        <w:trPr>
          <w:trHeight w:val="300"/>
        </w:trPr>
        <w:tc>
          <w:tcPr>
            <w:tcW w:w="198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E18F9C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Undefined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4F2E4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AE8AF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1622A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3B994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73753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64523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B3BBC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68BB34A2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CF28B3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159128D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Control over lif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29758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8F834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AB371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6C7AF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B53B6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B3CB3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86A6D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5AA77C5B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DF2355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B5B7714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tried to take life as it come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F4163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192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049DD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567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28DA0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525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407DC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729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27241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243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9FB77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2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4DD31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2.519</w:t>
            </w:r>
          </w:p>
        </w:tc>
      </w:tr>
      <w:tr w:rsidR="00AE30CA" w:rsidRPr="00BD1864" w14:paraId="3EF1149B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5AA3F2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E50628A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did not dwell on things that I could not do anything about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E129F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125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14B14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E250A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622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3DF32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635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A63E7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479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B73B8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1.081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72FA1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3.209</w:t>
            </w:r>
          </w:p>
        </w:tc>
      </w:tr>
      <w:tr w:rsidR="00AE30CA" w:rsidRPr="00BD1864" w14:paraId="315AB8CC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B04677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28C1A00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felt I could make major changes in my life when I needed to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CE328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24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74B47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496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3D04A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314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E7CA4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108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475F8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747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27B8B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1.061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E74BF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3.509</w:t>
            </w:r>
          </w:p>
        </w:tc>
      </w:tr>
      <w:tr w:rsidR="00AE30CA" w:rsidRPr="00BD1864" w14:paraId="15689D11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703112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B173389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accepted I cannot change everything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21113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824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9E7FB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984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96586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821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C99DB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89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B34CF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6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9C8C6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099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C2274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1.958</w:t>
            </w:r>
          </w:p>
        </w:tc>
      </w:tr>
      <w:tr w:rsidR="00AE30CA" w:rsidRPr="00BD1864" w14:paraId="0D8EE04E" w14:textId="77777777" w:rsidTr="004D2168">
        <w:trPr>
          <w:trHeight w:val="30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5E6559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562EECE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704F1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981C8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8B065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7FF4C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DE4BB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0B61A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AE2A0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5151AC07" w14:textId="77777777" w:rsidTr="004D2168">
        <w:trPr>
          <w:trHeight w:val="30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3FC5AF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8FB100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Achievement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86327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4A63B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E0E3C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90651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83554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6CA0C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5FB28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610A441F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417C75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C506E44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Most days I felt a sense of accomplishment from what I do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A317C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D3BE2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32B2F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095F1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90C9C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99660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ECF89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6923672F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E45617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FC7A1BA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felt proud that I have accomplished things in lif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94093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32D9C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DA5E5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61494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4417C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5227E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D1C29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4B5A6BDC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3A5CCE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006FF6F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felt my life has been productiv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8232C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293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E37E1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558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6A461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289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0F267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256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4260D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956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8AF7B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615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4F1EB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2.99</w:t>
            </w:r>
          </w:p>
        </w:tc>
      </w:tr>
      <w:tr w:rsidR="00AE30CA" w:rsidRPr="00BD1864" w14:paraId="257823AE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E8A9CA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6C6A68B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was satisfied with the achievement of my personal goal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EFD52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6.258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D0E48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5.691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DCD59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7.907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FA7F3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2.031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EFECE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422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61088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5.138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91FBD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19.433</w:t>
            </w:r>
          </w:p>
        </w:tc>
      </w:tr>
      <w:tr w:rsidR="00AE30CA" w:rsidRPr="00BD1864" w14:paraId="5B2108F5" w14:textId="77777777" w:rsidTr="004D2168">
        <w:trPr>
          <w:trHeight w:val="30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FD8E40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646DE06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C095E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436CD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B3A7E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3E534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0D30A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0FF4B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2C1B5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6FAF0A2D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6175B3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EED0D93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Fun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2E871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002F4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23898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607AE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57CED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A7605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2850C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6879E2FE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26492D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CD1FB52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liked to kid around with other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A3469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863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D6F0F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692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E7B1E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011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A0301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141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6218B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406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5B9C1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308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81111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2.418</w:t>
            </w:r>
          </w:p>
        </w:tc>
      </w:tr>
      <w:tr w:rsidR="00AE30CA" w:rsidRPr="00BD1864" w14:paraId="13433AF5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060E4E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E5F8C9F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often found that the small things in everyday life are really funny and amusing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A271C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184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F393B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198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77BF8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882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FC9B2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688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D8141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136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87545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561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BAE72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2.998</w:t>
            </w:r>
          </w:p>
        </w:tc>
      </w:tr>
      <w:tr w:rsidR="00AE30CA" w:rsidRPr="00BD1864" w14:paraId="13DB4C28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3996DB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D5D1ED5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often smiled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74B1F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392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DC096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6.286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608E0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875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3485F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448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0356A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672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1F1D6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38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B8CE9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3.5</w:t>
            </w:r>
          </w:p>
        </w:tc>
      </w:tr>
      <w:tr w:rsidR="00AE30CA" w:rsidRPr="00BD1864" w14:paraId="678AB715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055C64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BB65B91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laughed easily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E3B17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975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1B78A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8.028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F0330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6.049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E33CC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367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9FB44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001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D4BA2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723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F71FC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4.212</w:t>
            </w:r>
          </w:p>
        </w:tc>
      </w:tr>
      <w:tr w:rsidR="00AE30CA" w:rsidRPr="00BD1864" w14:paraId="3E2AD818" w14:textId="77777777" w:rsidTr="004D2168">
        <w:trPr>
          <w:trHeight w:val="30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9E9DC2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17025B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C21F98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42EF7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E8D18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BB6EE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9A709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DEB83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4EAC0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1AC89FD6" w14:textId="77777777" w:rsidTr="004D2168">
        <w:trPr>
          <w:trHeight w:val="30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B0F01B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F7F80C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Novelty / Open mindednes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F3E61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CDB77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0477A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6DE05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44FBD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7E5FD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2EA04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6683D372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A8A3DE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9A34E4B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got involved in new activitie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FF7A7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151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0B3F8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222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907B9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325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E1A15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683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F6CEB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396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64E2A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2.093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56EB0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4.752</w:t>
            </w:r>
          </w:p>
        </w:tc>
      </w:tr>
      <w:tr w:rsidR="00AE30CA" w:rsidRPr="00BD1864" w14:paraId="1B1E49E2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539D12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4BDA185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was more curious than most peopl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EA26F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748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E5755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584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D2AF5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108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9D93A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138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36D2B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43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3EE79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972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4834C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2.859</w:t>
            </w:r>
          </w:p>
        </w:tc>
      </w:tr>
      <w:tr w:rsidR="00AE30CA" w:rsidRPr="00BD1864" w14:paraId="5AA0D148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05196C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2AD3887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kept interested in thing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5E42E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591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3A343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421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F1588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161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DEF2C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383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13FF0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21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2A8CE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346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6B3A1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2.372</w:t>
            </w:r>
          </w:p>
        </w:tc>
      </w:tr>
      <w:tr w:rsidR="00AE30CA" w:rsidRPr="00BD1864" w14:paraId="21996CC8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89AF30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B12C431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chose to do things that I have never done befor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FD5A0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682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738A4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267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8D519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92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7FC86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53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36DF6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3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24FB5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159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CADD5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266</w:t>
            </w:r>
          </w:p>
        </w:tc>
      </w:tr>
      <w:tr w:rsidR="00AE30CA" w:rsidRPr="00BD1864" w14:paraId="7412A0DD" w14:textId="77777777" w:rsidTr="004D2168">
        <w:trPr>
          <w:trHeight w:val="30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EEEDE8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A298812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55C32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2C73E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6647F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E2D426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F1895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2F097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8B679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53F88A67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B22C5C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35C7275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Accepting other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9FAC5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A3B4D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5E56A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2F32BE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BA4FFA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9B296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90FAF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AE30CA" w:rsidRPr="00BD1864" w14:paraId="2E3C86EE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E285DC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D3606BE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was interested in understanding the views of other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AD54E1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921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9E275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6.862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5951A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539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9F8F2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349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447AB4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898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241E90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476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B5459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3.668</w:t>
            </w:r>
          </w:p>
        </w:tc>
      </w:tr>
      <w:tr w:rsidR="00AE30CA" w:rsidRPr="00BD1864" w14:paraId="77E260BF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112BB4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4C69107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thought about ideas different than my own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B67DF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053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0ACD4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128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71521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3.813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671287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832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3E742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0.86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FB9F7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845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2260A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3.441</w:t>
            </w:r>
          </w:p>
        </w:tc>
      </w:tr>
      <w:tr w:rsidR="00AE30CA" w:rsidRPr="00BD1864" w14:paraId="4E39504F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A6722D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6770CAE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was able to appreciate differences in others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2E2B0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791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349D42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6.929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81A2E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668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542F8B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454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B0D25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1.988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82548F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246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F2BC93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3.251</w:t>
            </w:r>
          </w:p>
        </w:tc>
      </w:tr>
      <w:tr w:rsidR="00AE30CA" w:rsidRPr="00BD1864" w14:paraId="22D9A082" w14:textId="77777777" w:rsidTr="004D2168">
        <w:trPr>
          <w:trHeight w:val="32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CAB8C0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71E4D42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I tried to see things from the other person’s point of view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86969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766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4C3935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6.648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3B86F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5.269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B65E7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4.179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53E5A9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2.22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9E4ECC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0.259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41D01D" w14:textId="77777777" w:rsidR="00AE30CA" w:rsidRPr="00BD1864" w:rsidRDefault="00AE30CA" w:rsidP="0052444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D1864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  <w:t>-3.16</w:t>
            </w:r>
          </w:p>
        </w:tc>
      </w:tr>
      <w:tr w:rsidR="00AE30CA" w:rsidRPr="00BD1864" w14:paraId="2DCEDD4F" w14:textId="77777777" w:rsidTr="004D2168">
        <w:trPr>
          <w:trHeight w:val="300"/>
        </w:trPr>
        <w:tc>
          <w:tcPr>
            <w:tcW w:w="1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EF6901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18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89C13AC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6AB6BD4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545C49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5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65462B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41BDCF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1B6E09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59462E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E636BE" w14:textId="77777777" w:rsidR="00AE30CA" w:rsidRPr="00BD1864" w:rsidRDefault="00AE30CA" w:rsidP="0052444E">
            <w:pPr>
              <w:spacing w:after="0" w:line="240" w:lineRule="auto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</w:tbl>
    <w:p w14:paraId="68229A62" w14:textId="77777777" w:rsidR="001B4B2C" w:rsidRPr="00BD1864" w:rsidRDefault="001B4B2C">
      <w:pPr>
        <w:rPr>
          <w:rFonts w:ascii="Arial" w:hAnsi="Arial" w:cs="Arial"/>
          <w:sz w:val="22"/>
          <w:szCs w:val="22"/>
        </w:rPr>
        <w:sectPr w:rsidR="001B4B2C" w:rsidRPr="00BD1864" w:rsidSect="004D2168">
          <w:pgSz w:w="16838" w:h="11906" w:orient="landscape"/>
          <w:pgMar w:top="720" w:right="720" w:bottom="720" w:left="720" w:header="708" w:footer="708" w:gutter="0"/>
          <w:cols w:space="708"/>
          <w:docGrid w:linePitch="360"/>
        </w:sectPr>
      </w:pPr>
    </w:p>
    <w:p w14:paraId="01B768FC" w14:textId="024F0051" w:rsidR="001B4B2C" w:rsidRPr="00BD1864" w:rsidRDefault="001B4B2C" w:rsidP="001B4B2C">
      <w:pPr>
        <w:spacing w:line="480" w:lineRule="auto"/>
        <w:rPr>
          <w:rFonts w:ascii="Arial" w:hAnsi="Arial" w:cs="Arial"/>
          <w:b/>
          <w:sz w:val="22"/>
          <w:szCs w:val="22"/>
        </w:rPr>
      </w:pPr>
    </w:p>
    <w:p w14:paraId="7B67FEBC" w14:textId="77777777" w:rsidR="00013775" w:rsidRPr="00BD1864" w:rsidRDefault="00013775">
      <w:pPr>
        <w:rPr>
          <w:rFonts w:ascii="Arial" w:hAnsi="Arial" w:cs="Arial"/>
          <w:sz w:val="22"/>
          <w:szCs w:val="22"/>
        </w:rPr>
      </w:pPr>
    </w:p>
    <w:p w14:paraId="43CC1E9C" w14:textId="69612520" w:rsidR="00013775" w:rsidRPr="007E479B" w:rsidRDefault="00BD1864">
      <w:pPr>
        <w:rPr>
          <w:rFonts w:ascii="Arial" w:hAnsi="Arial" w:cs="Arial"/>
          <w:b/>
          <w:bCs/>
          <w:sz w:val="22"/>
          <w:szCs w:val="22"/>
        </w:rPr>
      </w:pPr>
      <w:r w:rsidRPr="007E479B">
        <w:rPr>
          <w:rFonts w:ascii="Arial" w:hAnsi="Arial" w:cs="Arial"/>
          <w:b/>
          <w:bCs/>
          <w:sz w:val="22"/>
          <w:szCs w:val="22"/>
        </w:rPr>
        <w:t>References:</w:t>
      </w:r>
    </w:p>
    <w:p w14:paraId="6BB85C16" w14:textId="4BF69813" w:rsidR="00013775" w:rsidRPr="00BD1864" w:rsidRDefault="00013775" w:rsidP="00013775">
      <w:pPr>
        <w:pStyle w:val="EndNoteBibliography"/>
        <w:spacing w:after="0"/>
        <w:ind w:left="720" w:hanging="720"/>
        <w:rPr>
          <w:rFonts w:ascii="Arial" w:hAnsi="Arial" w:cs="Arial"/>
          <w:noProof/>
          <w:sz w:val="22"/>
          <w:szCs w:val="22"/>
        </w:rPr>
      </w:pPr>
      <w:r w:rsidRPr="00BD1864">
        <w:rPr>
          <w:rFonts w:ascii="Arial" w:hAnsi="Arial" w:cs="Arial"/>
          <w:sz w:val="22"/>
          <w:szCs w:val="22"/>
        </w:rPr>
        <w:fldChar w:fldCharType="begin"/>
      </w:r>
      <w:r w:rsidRPr="00BD1864">
        <w:rPr>
          <w:rFonts w:ascii="Arial" w:hAnsi="Arial" w:cs="Arial"/>
          <w:sz w:val="22"/>
          <w:szCs w:val="22"/>
        </w:rPr>
        <w:instrText xml:space="preserve"> ADDIN EN.REFLIST </w:instrText>
      </w:r>
      <w:r w:rsidRPr="00BD1864">
        <w:rPr>
          <w:rFonts w:ascii="Arial" w:hAnsi="Arial" w:cs="Arial"/>
          <w:sz w:val="22"/>
          <w:szCs w:val="22"/>
        </w:rPr>
        <w:fldChar w:fldCharType="separate"/>
      </w:r>
      <w:r w:rsidRPr="00BD1864">
        <w:rPr>
          <w:rFonts w:ascii="Arial" w:hAnsi="Arial" w:cs="Arial"/>
          <w:noProof/>
          <w:sz w:val="22"/>
          <w:szCs w:val="22"/>
        </w:rPr>
        <w:t xml:space="preserve">American Psychological Association. (2022a). Avoidance Coping. In </w:t>
      </w:r>
      <w:r w:rsidRPr="00BD1864">
        <w:rPr>
          <w:rFonts w:ascii="Arial" w:hAnsi="Arial" w:cs="Arial"/>
          <w:i/>
          <w:noProof/>
          <w:sz w:val="22"/>
          <w:szCs w:val="22"/>
        </w:rPr>
        <w:t>APA Dictionary of Psychology</w:t>
      </w:r>
      <w:r w:rsidRPr="00BD1864">
        <w:rPr>
          <w:rFonts w:ascii="Arial" w:hAnsi="Arial" w:cs="Arial"/>
          <w:noProof/>
          <w:sz w:val="22"/>
          <w:szCs w:val="22"/>
        </w:rPr>
        <w:t xml:space="preserve">. </w:t>
      </w:r>
      <w:hyperlink r:id="rId5" w:history="1">
        <w:r w:rsidRPr="00BD1864">
          <w:rPr>
            <w:rStyle w:val="Hyperlink"/>
            <w:rFonts w:ascii="Arial" w:hAnsi="Arial" w:cs="Arial"/>
            <w:noProof/>
            <w:sz w:val="22"/>
            <w:szCs w:val="22"/>
          </w:rPr>
          <w:t>https://dictionary.apa.org/avoidance-coping</w:t>
        </w:r>
      </w:hyperlink>
    </w:p>
    <w:p w14:paraId="2CE9A497" w14:textId="7A80AE2E" w:rsidR="00013775" w:rsidRPr="00BD1864" w:rsidRDefault="00013775" w:rsidP="00013775">
      <w:pPr>
        <w:pStyle w:val="EndNoteBibliography"/>
        <w:spacing w:after="0"/>
        <w:ind w:left="720" w:hanging="720"/>
        <w:rPr>
          <w:rFonts w:ascii="Arial" w:hAnsi="Arial" w:cs="Arial"/>
          <w:noProof/>
          <w:sz w:val="22"/>
          <w:szCs w:val="22"/>
        </w:rPr>
      </w:pPr>
      <w:r w:rsidRPr="00BD1864">
        <w:rPr>
          <w:rFonts w:ascii="Arial" w:hAnsi="Arial" w:cs="Arial"/>
          <w:noProof/>
          <w:sz w:val="22"/>
          <w:szCs w:val="22"/>
        </w:rPr>
        <w:t xml:space="preserve">American Psychological Association. (2022b). Emotion-focused Coping. In </w:t>
      </w:r>
      <w:r w:rsidRPr="00BD1864">
        <w:rPr>
          <w:rFonts w:ascii="Arial" w:hAnsi="Arial" w:cs="Arial"/>
          <w:i/>
          <w:noProof/>
          <w:sz w:val="22"/>
          <w:szCs w:val="22"/>
        </w:rPr>
        <w:t>APA Dictionary of Psychology</w:t>
      </w:r>
      <w:r w:rsidRPr="00BD1864">
        <w:rPr>
          <w:rFonts w:ascii="Arial" w:hAnsi="Arial" w:cs="Arial"/>
          <w:noProof/>
          <w:sz w:val="22"/>
          <w:szCs w:val="22"/>
        </w:rPr>
        <w:t xml:space="preserve">. </w:t>
      </w:r>
      <w:hyperlink r:id="rId6" w:history="1">
        <w:r w:rsidRPr="00BD1864">
          <w:rPr>
            <w:rStyle w:val="Hyperlink"/>
            <w:rFonts w:ascii="Arial" w:hAnsi="Arial" w:cs="Arial"/>
            <w:noProof/>
            <w:sz w:val="22"/>
            <w:szCs w:val="22"/>
          </w:rPr>
          <w:t>https://dictionary.apa.org/emotion-focused-coping</w:t>
        </w:r>
      </w:hyperlink>
    </w:p>
    <w:p w14:paraId="584518FE" w14:textId="5982B45D" w:rsidR="00013775" w:rsidRPr="00BD1864" w:rsidRDefault="00013775" w:rsidP="00013775">
      <w:pPr>
        <w:pStyle w:val="EndNoteBibliography"/>
        <w:spacing w:after="0"/>
        <w:ind w:left="720" w:hanging="720"/>
        <w:rPr>
          <w:rFonts w:ascii="Arial" w:hAnsi="Arial" w:cs="Arial"/>
          <w:noProof/>
          <w:sz w:val="22"/>
          <w:szCs w:val="22"/>
        </w:rPr>
      </w:pPr>
      <w:r w:rsidRPr="00BD1864">
        <w:rPr>
          <w:rFonts w:ascii="Arial" w:hAnsi="Arial" w:cs="Arial"/>
          <w:noProof/>
          <w:sz w:val="22"/>
          <w:szCs w:val="22"/>
        </w:rPr>
        <w:t xml:space="preserve">American Psychological Association. (2022c). Problem-focused Coping. In </w:t>
      </w:r>
      <w:r w:rsidRPr="00BD1864">
        <w:rPr>
          <w:rFonts w:ascii="Arial" w:hAnsi="Arial" w:cs="Arial"/>
          <w:i/>
          <w:noProof/>
          <w:sz w:val="22"/>
          <w:szCs w:val="22"/>
        </w:rPr>
        <w:t>APA Dictionary of Psychology</w:t>
      </w:r>
      <w:r w:rsidRPr="00BD1864">
        <w:rPr>
          <w:rFonts w:ascii="Arial" w:hAnsi="Arial" w:cs="Arial"/>
          <w:noProof/>
          <w:sz w:val="22"/>
          <w:szCs w:val="22"/>
        </w:rPr>
        <w:t xml:space="preserve">. </w:t>
      </w:r>
      <w:hyperlink r:id="rId7" w:history="1">
        <w:r w:rsidRPr="00BD1864">
          <w:rPr>
            <w:rStyle w:val="Hyperlink"/>
            <w:rFonts w:ascii="Arial" w:hAnsi="Arial" w:cs="Arial"/>
            <w:noProof/>
            <w:sz w:val="22"/>
            <w:szCs w:val="22"/>
          </w:rPr>
          <w:t>https://dictionary.apa.org/problem-focused-coping</w:t>
        </w:r>
      </w:hyperlink>
    </w:p>
    <w:p w14:paraId="2007A2BD" w14:textId="450EBC43" w:rsidR="00013775" w:rsidRPr="00BD1864" w:rsidRDefault="00013775" w:rsidP="00013775">
      <w:pPr>
        <w:pStyle w:val="EndNoteBibliography"/>
        <w:spacing w:after="0"/>
        <w:ind w:left="720" w:hanging="720"/>
        <w:rPr>
          <w:rFonts w:ascii="Arial" w:hAnsi="Arial" w:cs="Arial"/>
          <w:noProof/>
          <w:sz w:val="22"/>
          <w:szCs w:val="22"/>
        </w:rPr>
      </w:pPr>
      <w:r w:rsidRPr="00BD1864">
        <w:rPr>
          <w:rFonts w:ascii="Arial" w:hAnsi="Arial" w:cs="Arial"/>
          <w:noProof/>
          <w:sz w:val="22"/>
          <w:szCs w:val="22"/>
        </w:rPr>
        <w:t xml:space="preserve">Keyes, C. L. M. (1998). Social Well-Being. </w:t>
      </w:r>
      <w:r w:rsidRPr="00BD1864">
        <w:rPr>
          <w:rFonts w:ascii="Arial" w:hAnsi="Arial" w:cs="Arial"/>
          <w:i/>
          <w:noProof/>
          <w:sz w:val="22"/>
          <w:szCs w:val="22"/>
        </w:rPr>
        <w:t>Social Psychology Quarterly</w:t>
      </w:r>
      <w:r w:rsidRPr="00BD1864">
        <w:rPr>
          <w:rFonts w:ascii="Arial" w:hAnsi="Arial" w:cs="Arial"/>
          <w:noProof/>
          <w:sz w:val="22"/>
          <w:szCs w:val="22"/>
        </w:rPr>
        <w:t>,</w:t>
      </w:r>
      <w:r w:rsidRPr="00BD1864">
        <w:rPr>
          <w:rFonts w:ascii="Arial" w:hAnsi="Arial" w:cs="Arial"/>
          <w:i/>
          <w:noProof/>
          <w:sz w:val="22"/>
          <w:szCs w:val="22"/>
        </w:rPr>
        <w:t xml:space="preserve"> 61</w:t>
      </w:r>
      <w:r w:rsidRPr="00BD1864">
        <w:rPr>
          <w:rFonts w:ascii="Arial" w:hAnsi="Arial" w:cs="Arial"/>
          <w:noProof/>
          <w:sz w:val="22"/>
          <w:szCs w:val="22"/>
        </w:rPr>
        <w:t xml:space="preserve">(2), 121-140. </w:t>
      </w:r>
      <w:hyperlink r:id="rId8" w:history="1">
        <w:r w:rsidRPr="00BD1864">
          <w:rPr>
            <w:rStyle w:val="Hyperlink"/>
            <w:rFonts w:ascii="Arial" w:hAnsi="Arial" w:cs="Arial"/>
            <w:noProof/>
            <w:sz w:val="22"/>
            <w:szCs w:val="22"/>
          </w:rPr>
          <w:t>https://doi.org/10.2307/2787065</w:t>
        </w:r>
      </w:hyperlink>
      <w:r w:rsidRPr="00BD1864">
        <w:rPr>
          <w:rFonts w:ascii="Arial" w:hAnsi="Arial" w:cs="Arial"/>
          <w:noProof/>
          <w:sz w:val="22"/>
          <w:szCs w:val="22"/>
        </w:rPr>
        <w:t xml:space="preserve"> </w:t>
      </w:r>
    </w:p>
    <w:p w14:paraId="38D1FEC7" w14:textId="606806ED" w:rsidR="00013775" w:rsidRPr="00BD1864" w:rsidRDefault="00013775" w:rsidP="00013775">
      <w:pPr>
        <w:pStyle w:val="EndNoteBibliography"/>
        <w:spacing w:after="0"/>
        <w:ind w:left="720" w:hanging="720"/>
        <w:rPr>
          <w:rFonts w:ascii="Arial" w:hAnsi="Arial" w:cs="Arial"/>
          <w:noProof/>
          <w:sz w:val="22"/>
          <w:szCs w:val="22"/>
        </w:rPr>
      </w:pPr>
      <w:r w:rsidRPr="00BD1864">
        <w:rPr>
          <w:rFonts w:ascii="Arial" w:hAnsi="Arial" w:cs="Arial"/>
          <w:noProof/>
          <w:sz w:val="22"/>
          <w:szCs w:val="22"/>
        </w:rPr>
        <w:t xml:space="preserve">Linton, M.-J., Dieppe, P., &amp; Medina-Lara, A. (2016). Review of 99 self-report measures for assessing well-being in adults: exploring dimensions of well-being and developments over time. </w:t>
      </w:r>
      <w:r w:rsidRPr="00BD1864">
        <w:rPr>
          <w:rFonts w:ascii="Arial" w:hAnsi="Arial" w:cs="Arial"/>
          <w:i/>
          <w:noProof/>
          <w:sz w:val="22"/>
          <w:szCs w:val="22"/>
        </w:rPr>
        <w:t>BMJ open</w:t>
      </w:r>
      <w:r w:rsidRPr="00BD1864">
        <w:rPr>
          <w:rFonts w:ascii="Arial" w:hAnsi="Arial" w:cs="Arial"/>
          <w:noProof/>
          <w:sz w:val="22"/>
          <w:szCs w:val="22"/>
        </w:rPr>
        <w:t>,</w:t>
      </w:r>
      <w:r w:rsidRPr="00BD1864">
        <w:rPr>
          <w:rFonts w:ascii="Arial" w:hAnsi="Arial" w:cs="Arial"/>
          <w:i/>
          <w:noProof/>
          <w:sz w:val="22"/>
          <w:szCs w:val="22"/>
        </w:rPr>
        <w:t xml:space="preserve"> 6</w:t>
      </w:r>
      <w:r w:rsidRPr="00BD1864">
        <w:rPr>
          <w:rFonts w:ascii="Arial" w:hAnsi="Arial" w:cs="Arial"/>
          <w:noProof/>
          <w:sz w:val="22"/>
          <w:szCs w:val="22"/>
        </w:rPr>
        <w:t xml:space="preserve">(7), e010641. </w:t>
      </w:r>
      <w:hyperlink r:id="rId9" w:history="1">
        <w:r w:rsidRPr="00BD1864">
          <w:rPr>
            <w:rStyle w:val="Hyperlink"/>
            <w:rFonts w:ascii="Arial" w:hAnsi="Arial" w:cs="Arial"/>
            <w:noProof/>
            <w:sz w:val="22"/>
            <w:szCs w:val="22"/>
          </w:rPr>
          <w:t>https://doi.org/https://dx.doi.org/10.1136/bmjopen-2015-010641</w:t>
        </w:r>
      </w:hyperlink>
      <w:r w:rsidRPr="00BD1864">
        <w:rPr>
          <w:rFonts w:ascii="Arial" w:hAnsi="Arial" w:cs="Arial"/>
          <w:noProof/>
          <w:sz w:val="22"/>
          <w:szCs w:val="22"/>
        </w:rPr>
        <w:t xml:space="preserve"> </w:t>
      </w:r>
    </w:p>
    <w:p w14:paraId="74087079" w14:textId="77777777" w:rsidR="00013775" w:rsidRPr="00BD1864" w:rsidRDefault="00013775" w:rsidP="00013775">
      <w:pPr>
        <w:pStyle w:val="EndNoteBibliography"/>
        <w:spacing w:after="0"/>
        <w:ind w:left="720" w:hanging="720"/>
        <w:rPr>
          <w:rFonts w:ascii="Arial" w:hAnsi="Arial" w:cs="Arial"/>
          <w:noProof/>
          <w:sz w:val="22"/>
          <w:szCs w:val="22"/>
        </w:rPr>
      </w:pPr>
      <w:r w:rsidRPr="00BD1864">
        <w:rPr>
          <w:rFonts w:ascii="Arial" w:hAnsi="Arial" w:cs="Arial"/>
          <w:noProof/>
          <w:sz w:val="22"/>
          <w:szCs w:val="22"/>
        </w:rPr>
        <w:t xml:space="preserve">Longo, Y., Coyne, I., &amp; Joseph, S. (2017). The scales of general well-being (SGWB). </w:t>
      </w:r>
      <w:r w:rsidRPr="00BD1864">
        <w:rPr>
          <w:rFonts w:ascii="Arial" w:hAnsi="Arial" w:cs="Arial"/>
          <w:i/>
          <w:noProof/>
          <w:sz w:val="22"/>
          <w:szCs w:val="22"/>
        </w:rPr>
        <w:t>Personality and Individual Differences</w:t>
      </w:r>
      <w:r w:rsidRPr="00BD1864">
        <w:rPr>
          <w:rFonts w:ascii="Arial" w:hAnsi="Arial" w:cs="Arial"/>
          <w:noProof/>
          <w:sz w:val="22"/>
          <w:szCs w:val="22"/>
        </w:rPr>
        <w:t>,</w:t>
      </w:r>
      <w:r w:rsidRPr="00BD1864">
        <w:rPr>
          <w:rFonts w:ascii="Arial" w:hAnsi="Arial" w:cs="Arial"/>
          <w:i/>
          <w:noProof/>
          <w:sz w:val="22"/>
          <w:szCs w:val="22"/>
        </w:rPr>
        <w:t xml:space="preserve"> 109</w:t>
      </w:r>
      <w:r w:rsidRPr="00BD1864">
        <w:rPr>
          <w:rFonts w:ascii="Arial" w:hAnsi="Arial" w:cs="Arial"/>
          <w:noProof/>
          <w:sz w:val="22"/>
          <w:szCs w:val="22"/>
        </w:rPr>
        <w:t xml:space="preserve">, 148-159. </w:t>
      </w:r>
    </w:p>
    <w:p w14:paraId="01667527" w14:textId="77777777" w:rsidR="00013775" w:rsidRPr="00BD1864" w:rsidRDefault="00013775" w:rsidP="00013775">
      <w:pPr>
        <w:pStyle w:val="EndNoteBibliography"/>
        <w:spacing w:after="0"/>
        <w:ind w:left="720" w:hanging="720"/>
        <w:rPr>
          <w:rFonts w:ascii="Arial" w:hAnsi="Arial" w:cs="Arial"/>
          <w:noProof/>
          <w:sz w:val="22"/>
          <w:szCs w:val="22"/>
        </w:rPr>
      </w:pPr>
      <w:r w:rsidRPr="00BD1864">
        <w:rPr>
          <w:rFonts w:ascii="Arial" w:hAnsi="Arial" w:cs="Arial"/>
          <w:noProof/>
          <w:sz w:val="22"/>
          <w:szCs w:val="22"/>
        </w:rPr>
        <w:t xml:space="preserve">Ryan, R. M., &amp; Deci, E. L. (2000). Self-determination theory and the facilitation of intrinsic motivation, social development, and well-being. </w:t>
      </w:r>
      <w:r w:rsidRPr="00BD1864">
        <w:rPr>
          <w:rFonts w:ascii="Arial" w:hAnsi="Arial" w:cs="Arial"/>
          <w:i/>
          <w:noProof/>
          <w:sz w:val="22"/>
          <w:szCs w:val="22"/>
        </w:rPr>
        <w:t>American psychologist</w:t>
      </w:r>
      <w:r w:rsidRPr="00BD1864">
        <w:rPr>
          <w:rFonts w:ascii="Arial" w:hAnsi="Arial" w:cs="Arial"/>
          <w:noProof/>
          <w:sz w:val="22"/>
          <w:szCs w:val="22"/>
        </w:rPr>
        <w:t>,</w:t>
      </w:r>
      <w:r w:rsidRPr="00BD1864">
        <w:rPr>
          <w:rFonts w:ascii="Arial" w:hAnsi="Arial" w:cs="Arial"/>
          <w:i/>
          <w:noProof/>
          <w:sz w:val="22"/>
          <w:szCs w:val="22"/>
        </w:rPr>
        <w:t xml:space="preserve"> 55</w:t>
      </w:r>
      <w:r w:rsidRPr="00BD1864">
        <w:rPr>
          <w:rFonts w:ascii="Arial" w:hAnsi="Arial" w:cs="Arial"/>
          <w:noProof/>
          <w:sz w:val="22"/>
          <w:szCs w:val="22"/>
        </w:rPr>
        <w:t xml:space="preserve">(1), 68. </w:t>
      </w:r>
    </w:p>
    <w:p w14:paraId="5042627D" w14:textId="4DF9F087" w:rsidR="00013775" w:rsidRPr="00BD1864" w:rsidRDefault="00013775" w:rsidP="00013775">
      <w:pPr>
        <w:pStyle w:val="EndNoteBibliography"/>
        <w:ind w:left="720" w:hanging="720"/>
        <w:rPr>
          <w:rFonts w:ascii="Arial" w:hAnsi="Arial" w:cs="Arial"/>
          <w:noProof/>
          <w:sz w:val="22"/>
          <w:szCs w:val="22"/>
        </w:rPr>
      </w:pPr>
      <w:r w:rsidRPr="00BD1864">
        <w:rPr>
          <w:rFonts w:ascii="Arial" w:hAnsi="Arial" w:cs="Arial"/>
          <w:noProof/>
          <w:sz w:val="22"/>
          <w:szCs w:val="22"/>
        </w:rPr>
        <w:t xml:space="preserve">Veenhoven, R. (1996). Developments in satisfaction-research. </w:t>
      </w:r>
      <w:r w:rsidRPr="00BD1864">
        <w:rPr>
          <w:rFonts w:ascii="Arial" w:hAnsi="Arial" w:cs="Arial"/>
          <w:i/>
          <w:noProof/>
          <w:sz w:val="22"/>
          <w:szCs w:val="22"/>
        </w:rPr>
        <w:t>Social Indicators Research</w:t>
      </w:r>
      <w:r w:rsidRPr="00BD1864">
        <w:rPr>
          <w:rFonts w:ascii="Arial" w:hAnsi="Arial" w:cs="Arial"/>
          <w:noProof/>
          <w:sz w:val="22"/>
          <w:szCs w:val="22"/>
        </w:rPr>
        <w:t>,</w:t>
      </w:r>
      <w:r w:rsidRPr="00BD1864">
        <w:rPr>
          <w:rFonts w:ascii="Arial" w:hAnsi="Arial" w:cs="Arial"/>
          <w:i/>
          <w:noProof/>
          <w:sz w:val="22"/>
          <w:szCs w:val="22"/>
        </w:rPr>
        <w:t xml:space="preserve"> 37</w:t>
      </w:r>
      <w:r w:rsidRPr="00BD1864">
        <w:rPr>
          <w:rFonts w:ascii="Arial" w:hAnsi="Arial" w:cs="Arial"/>
          <w:noProof/>
          <w:sz w:val="22"/>
          <w:szCs w:val="22"/>
        </w:rPr>
        <w:t xml:space="preserve">(1), 1-46. </w:t>
      </w:r>
      <w:hyperlink r:id="rId10" w:history="1">
        <w:r w:rsidRPr="00BD1864">
          <w:rPr>
            <w:rStyle w:val="Hyperlink"/>
            <w:rFonts w:ascii="Arial" w:hAnsi="Arial" w:cs="Arial"/>
            <w:noProof/>
            <w:sz w:val="22"/>
            <w:szCs w:val="22"/>
          </w:rPr>
          <w:t>https://doi.org/10.1007/BF00300268</w:t>
        </w:r>
      </w:hyperlink>
      <w:r w:rsidRPr="00BD1864">
        <w:rPr>
          <w:rFonts w:ascii="Arial" w:hAnsi="Arial" w:cs="Arial"/>
          <w:noProof/>
          <w:sz w:val="22"/>
          <w:szCs w:val="22"/>
        </w:rPr>
        <w:t xml:space="preserve"> </w:t>
      </w:r>
    </w:p>
    <w:p w14:paraId="7C5EB537" w14:textId="3C061437" w:rsidR="003035B2" w:rsidRPr="00BD1864" w:rsidRDefault="00013775">
      <w:pPr>
        <w:rPr>
          <w:rFonts w:ascii="Arial" w:hAnsi="Arial" w:cs="Arial"/>
          <w:sz w:val="22"/>
          <w:szCs w:val="22"/>
        </w:rPr>
      </w:pPr>
      <w:r w:rsidRPr="00BD1864">
        <w:rPr>
          <w:rFonts w:ascii="Arial" w:hAnsi="Arial" w:cs="Arial"/>
          <w:sz w:val="22"/>
          <w:szCs w:val="22"/>
        </w:rPr>
        <w:fldChar w:fldCharType="end"/>
      </w:r>
    </w:p>
    <w:sectPr w:rsidR="003035B2" w:rsidRPr="00BD1864" w:rsidSect="00B01CBD">
      <w:pgSz w:w="16838" w:h="11906" w:orient="landscape"/>
      <w:pgMar w:top="720" w:right="720" w:bottom="720" w:left="72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0486870"/>
    <w:multiLevelType w:val="multilevel"/>
    <w:tmpl w:val="DAA4663E"/>
    <w:lvl w:ilvl="0">
      <w:start w:val="3"/>
      <w:numFmt w:val="decimal"/>
      <w:lvlText w:val="%1."/>
      <w:lvlJc w:val="left"/>
      <w:pPr>
        <w:ind w:left="720" w:hanging="360"/>
      </w:pPr>
      <w:rPr>
        <w:rFonts w:ascii="Arial" w:eastAsia="Arial" w:hAnsi="Arial" w:cs="Arial"/>
        <w:sz w:val="24"/>
        <w:szCs w:val="24"/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lef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lef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left"/>
      <w:pPr>
        <w:ind w:left="6480" w:hanging="360"/>
      </w:pPr>
      <w:rPr>
        <w:u w:val="none"/>
      </w:rPr>
    </w:lvl>
  </w:abstractNum>
  <w:abstractNum w:abstractNumId="1" w15:restartNumberingAfterBreak="0">
    <w:nsid w:val="05814A83"/>
    <w:multiLevelType w:val="multilevel"/>
    <w:tmpl w:val="A9DE24C4"/>
    <w:lvl w:ilvl="0">
      <w:start w:val="8"/>
      <w:numFmt w:val="decimal"/>
      <w:lvlText w:val="%1."/>
      <w:lvlJc w:val="left"/>
      <w:pPr>
        <w:ind w:left="720" w:hanging="360"/>
      </w:pPr>
      <w:rPr>
        <w:rFonts w:ascii="Arial" w:eastAsia="Arial" w:hAnsi="Arial" w:cs="Arial"/>
        <w:sz w:val="24"/>
        <w:szCs w:val="24"/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lef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lef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left"/>
      <w:pPr>
        <w:ind w:left="6480" w:hanging="360"/>
      </w:pPr>
      <w:rPr>
        <w:u w:val="none"/>
      </w:rPr>
    </w:lvl>
  </w:abstractNum>
  <w:abstractNum w:abstractNumId="2" w15:restartNumberingAfterBreak="0">
    <w:nsid w:val="49837D0C"/>
    <w:multiLevelType w:val="multilevel"/>
    <w:tmpl w:val="0A94396A"/>
    <w:lvl w:ilvl="0">
      <w:start w:val="7"/>
      <w:numFmt w:val="decimal"/>
      <w:lvlText w:val="%1."/>
      <w:lvlJc w:val="left"/>
      <w:pPr>
        <w:ind w:left="720" w:hanging="360"/>
      </w:pPr>
      <w:rPr>
        <w:rFonts w:ascii="Arial" w:eastAsia="Arial" w:hAnsi="Arial" w:cs="Arial"/>
        <w:sz w:val="24"/>
        <w:szCs w:val="24"/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lef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lef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left"/>
      <w:pPr>
        <w:ind w:left="6480" w:hanging="360"/>
      </w:pPr>
      <w:rPr>
        <w:u w:val="none"/>
      </w:rPr>
    </w:lvl>
  </w:abstractNum>
  <w:abstractNum w:abstractNumId="3" w15:restartNumberingAfterBreak="0">
    <w:nsid w:val="49BF6DC6"/>
    <w:multiLevelType w:val="multilevel"/>
    <w:tmpl w:val="06C6243E"/>
    <w:lvl w:ilvl="0">
      <w:start w:val="1"/>
      <w:numFmt w:val="decimal"/>
      <w:lvlText w:val="%1."/>
      <w:lvlJc w:val="left"/>
      <w:pPr>
        <w:ind w:left="720" w:hanging="360"/>
      </w:pPr>
      <w:rPr>
        <w:rFonts w:ascii="Arial" w:eastAsia="Arial" w:hAnsi="Arial" w:cs="Arial"/>
        <w:sz w:val="24"/>
        <w:szCs w:val="24"/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lef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lef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left"/>
      <w:pPr>
        <w:ind w:left="6480" w:hanging="360"/>
      </w:pPr>
      <w:rPr>
        <w:u w:val="none"/>
      </w:rPr>
    </w:lvl>
  </w:abstractNum>
  <w:abstractNum w:abstractNumId="4" w15:restartNumberingAfterBreak="0">
    <w:nsid w:val="54DB191A"/>
    <w:multiLevelType w:val="hybridMultilevel"/>
    <w:tmpl w:val="830846E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8730204"/>
    <w:multiLevelType w:val="multilevel"/>
    <w:tmpl w:val="E2C8D218"/>
    <w:lvl w:ilvl="0">
      <w:start w:val="6"/>
      <w:numFmt w:val="decimal"/>
      <w:lvlText w:val="%1."/>
      <w:lvlJc w:val="left"/>
      <w:pPr>
        <w:ind w:left="720" w:hanging="360"/>
      </w:pPr>
      <w:rPr>
        <w:rFonts w:ascii="Arial" w:eastAsia="Arial" w:hAnsi="Arial" w:cs="Arial"/>
        <w:sz w:val="24"/>
        <w:szCs w:val="24"/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lef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lef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left"/>
      <w:pPr>
        <w:ind w:left="6480" w:hanging="360"/>
      </w:pPr>
      <w:rPr>
        <w:u w:val="none"/>
      </w:rPr>
    </w:lvl>
  </w:abstractNum>
  <w:abstractNum w:abstractNumId="6" w15:restartNumberingAfterBreak="0">
    <w:nsid w:val="5C347FDB"/>
    <w:multiLevelType w:val="multilevel"/>
    <w:tmpl w:val="9BC8E44E"/>
    <w:lvl w:ilvl="0">
      <w:start w:val="10"/>
      <w:numFmt w:val="decimal"/>
      <w:lvlText w:val="%1."/>
      <w:lvlJc w:val="left"/>
      <w:pPr>
        <w:ind w:left="720" w:hanging="360"/>
      </w:pPr>
      <w:rPr>
        <w:rFonts w:ascii="Arial" w:eastAsia="Arial" w:hAnsi="Arial" w:cs="Arial"/>
        <w:sz w:val="24"/>
        <w:szCs w:val="24"/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lef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lef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left"/>
      <w:pPr>
        <w:ind w:left="6480" w:hanging="360"/>
      </w:pPr>
      <w:rPr>
        <w:u w:val="none"/>
      </w:rPr>
    </w:lvl>
  </w:abstractNum>
  <w:abstractNum w:abstractNumId="7" w15:restartNumberingAfterBreak="0">
    <w:nsid w:val="5C4A3C7D"/>
    <w:multiLevelType w:val="multilevel"/>
    <w:tmpl w:val="7496125E"/>
    <w:lvl w:ilvl="0">
      <w:start w:val="4"/>
      <w:numFmt w:val="decimal"/>
      <w:lvlText w:val="%1."/>
      <w:lvlJc w:val="left"/>
      <w:pPr>
        <w:ind w:left="720" w:hanging="360"/>
      </w:pPr>
      <w:rPr>
        <w:rFonts w:ascii="Arial" w:eastAsia="Arial" w:hAnsi="Arial" w:cs="Arial"/>
        <w:sz w:val="24"/>
        <w:szCs w:val="24"/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lef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lef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left"/>
      <w:pPr>
        <w:ind w:left="6480" w:hanging="360"/>
      </w:pPr>
      <w:rPr>
        <w:u w:val="none"/>
      </w:rPr>
    </w:lvl>
  </w:abstractNum>
  <w:abstractNum w:abstractNumId="8" w15:restartNumberingAfterBreak="0">
    <w:nsid w:val="6A1338FB"/>
    <w:multiLevelType w:val="multilevel"/>
    <w:tmpl w:val="483ED7C2"/>
    <w:lvl w:ilvl="0">
      <w:start w:val="9"/>
      <w:numFmt w:val="decimal"/>
      <w:lvlText w:val="%1."/>
      <w:lvlJc w:val="left"/>
      <w:pPr>
        <w:ind w:left="720" w:hanging="360"/>
      </w:pPr>
      <w:rPr>
        <w:rFonts w:ascii="Arial" w:eastAsia="Arial" w:hAnsi="Arial" w:cs="Arial"/>
        <w:sz w:val="24"/>
        <w:szCs w:val="24"/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lef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lef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left"/>
      <w:pPr>
        <w:ind w:left="6480" w:hanging="360"/>
      </w:pPr>
      <w:rPr>
        <w:u w:val="none"/>
      </w:rPr>
    </w:lvl>
  </w:abstractNum>
  <w:abstractNum w:abstractNumId="9" w15:restartNumberingAfterBreak="0">
    <w:nsid w:val="764D2A34"/>
    <w:multiLevelType w:val="hybridMultilevel"/>
    <w:tmpl w:val="207C8DA4"/>
    <w:lvl w:ilvl="0" w:tplc="934C5FE4">
      <w:start w:val="97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77641C29"/>
    <w:multiLevelType w:val="multilevel"/>
    <w:tmpl w:val="1CFEA8C6"/>
    <w:lvl w:ilvl="0">
      <w:start w:val="5"/>
      <w:numFmt w:val="decimal"/>
      <w:lvlText w:val="%1."/>
      <w:lvlJc w:val="left"/>
      <w:pPr>
        <w:ind w:left="720" w:hanging="360"/>
      </w:pPr>
      <w:rPr>
        <w:rFonts w:ascii="Arial" w:eastAsia="Arial" w:hAnsi="Arial" w:cs="Arial"/>
        <w:sz w:val="24"/>
        <w:szCs w:val="24"/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lef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lef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left"/>
      <w:pPr>
        <w:ind w:left="6480" w:hanging="360"/>
      </w:pPr>
      <w:rPr>
        <w:u w:val="none"/>
      </w:rPr>
    </w:lvl>
  </w:abstractNum>
  <w:abstractNum w:abstractNumId="11" w15:restartNumberingAfterBreak="0">
    <w:nsid w:val="77A9537B"/>
    <w:multiLevelType w:val="multilevel"/>
    <w:tmpl w:val="D3C6DDE2"/>
    <w:lvl w:ilvl="0">
      <w:start w:val="2"/>
      <w:numFmt w:val="decimal"/>
      <w:lvlText w:val="%1."/>
      <w:lvlJc w:val="left"/>
      <w:pPr>
        <w:ind w:left="720" w:hanging="360"/>
      </w:pPr>
      <w:rPr>
        <w:rFonts w:ascii="Arial" w:eastAsia="Arial" w:hAnsi="Arial" w:cs="Arial"/>
        <w:sz w:val="24"/>
        <w:szCs w:val="24"/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lef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lef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left"/>
      <w:pPr>
        <w:ind w:left="6480" w:hanging="360"/>
      </w:pPr>
      <w:rPr>
        <w:u w:val="none"/>
      </w:rPr>
    </w:lvl>
  </w:abstractNum>
  <w:abstractNum w:abstractNumId="12" w15:restartNumberingAfterBreak="0">
    <w:nsid w:val="77FE1099"/>
    <w:multiLevelType w:val="hybridMultilevel"/>
    <w:tmpl w:val="ADE49314"/>
    <w:lvl w:ilvl="0" w:tplc="AEF6A80E"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538015536">
    <w:abstractNumId w:val="9"/>
  </w:num>
  <w:num w:numId="2" w16cid:durableId="346489763">
    <w:abstractNumId w:val="4"/>
  </w:num>
  <w:num w:numId="3" w16cid:durableId="1518692087">
    <w:abstractNumId w:val="12"/>
  </w:num>
  <w:num w:numId="4" w16cid:durableId="147678322">
    <w:abstractNumId w:val="7"/>
  </w:num>
  <w:num w:numId="5" w16cid:durableId="648510969">
    <w:abstractNumId w:val="10"/>
  </w:num>
  <w:num w:numId="6" w16cid:durableId="1879271597">
    <w:abstractNumId w:val="6"/>
  </w:num>
  <w:num w:numId="7" w16cid:durableId="2105614393">
    <w:abstractNumId w:val="3"/>
  </w:num>
  <w:num w:numId="8" w16cid:durableId="811673067">
    <w:abstractNumId w:val="8"/>
  </w:num>
  <w:num w:numId="9" w16cid:durableId="1519152009">
    <w:abstractNumId w:val="1"/>
  </w:num>
  <w:num w:numId="10" w16cid:durableId="335881743">
    <w:abstractNumId w:val="5"/>
  </w:num>
  <w:num w:numId="11" w16cid:durableId="852036716">
    <w:abstractNumId w:val="0"/>
  </w:num>
  <w:num w:numId="12" w16cid:durableId="217668232">
    <w:abstractNumId w:val="2"/>
  </w:num>
  <w:num w:numId="13" w16cid:durableId="396905169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58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APA 7th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AE30CA"/>
    <w:rsid w:val="00013775"/>
    <w:rsid w:val="001B4B2C"/>
    <w:rsid w:val="003035B2"/>
    <w:rsid w:val="00306842"/>
    <w:rsid w:val="003549FF"/>
    <w:rsid w:val="004D2168"/>
    <w:rsid w:val="007E479B"/>
    <w:rsid w:val="00880ED3"/>
    <w:rsid w:val="009459D9"/>
    <w:rsid w:val="00A76026"/>
    <w:rsid w:val="00AE30CA"/>
    <w:rsid w:val="00B01CBD"/>
    <w:rsid w:val="00BD1864"/>
    <w:rsid w:val="00CC3D4D"/>
    <w:rsid w:val="00D036A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316E5D07"/>
  <w15:chartTrackingRefBased/>
  <w15:docId w15:val="{9752ACFA-0EFF-7F48-A877-EB6AA33BD72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AU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E30CA"/>
  </w:style>
  <w:style w:type="paragraph" w:styleId="Heading1">
    <w:name w:val="heading 1"/>
    <w:basedOn w:val="Normal"/>
    <w:next w:val="Normal"/>
    <w:link w:val="Heading1Char"/>
    <w:uiPriority w:val="9"/>
    <w:qFormat/>
    <w:rsid w:val="00AE30CA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AE30CA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AE30CA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AE30CA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AE30CA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AE30CA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AE30CA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AE30CA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AE30CA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E30CA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AE30CA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AE30CA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E30CA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E30CA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E30CA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E30CA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E30CA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E30CA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AE30CA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AE30CA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AE30CA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AE30CA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AE30CA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E30CA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AE30CA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AE30CA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AE30CA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AE30CA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AE30CA"/>
    <w:rPr>
      <w:b/>
      <w:bCs/>
      <w:smallCaps/>
      <w:color w:val="0F4761" w:themeColor="accent1" w:themeShade="BF"/>
      <w:spacing w:val="5"/>
    </w:rPr>
  </w:style>
  <w:style w:type="character" w:styleId="CommentReference">
    <w:name w:val="annotation reference"/>
    <w:basedOn w:val="DefaultParagraphFont"/>
    <w:uiPriority w:val="99"/>
    <w:semiHidden/>
    <w:unhideWhenUsed/>
    <w:rsid w:val="00AE30C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E30CA"/>
    <w:pPr>
      <w:spacing w:after="0"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E30CA"/>
    <w:rPr>
      <w:sz w:val="20"/>
      <w:szCs w:val="20"/>
    </w:rPr>
  </w:style>
  <w:style w:type="table" w:styleId="TableGrid">
    <w:name w:val="Table Grid"/>
    <w:basedOn w:val="TableNormal"/>
    <w:uiPriority w:val="59"/>
    <w:rsid w:val="00AE30CA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customStyle="1" w:styleId="paragraph">
    <w:name w:val="paragraph"/>
    <w:basedOn w:val="Normal"/>
    <w:rsid w:val="00AE30CA"/>
    <w:pPr>
      <w:spacing w:beforeAutospacing="1" w:after="0" w:afterAutospacing="1" w:line="240" w:lineRule="auto"/>
    </w:pPr>
    <w:rPr>
      <w:rFonts w:ascii="Times New Roman" w:eastAsia="Times New Roman" w:hAnsi="Times New Roman" w:cs="Times New Roman"/>
      <w:lang w:eastAsia="en-AU"/>
    </w:rPr>
  </w:style>
  <w:style w:type="character" w:customStyle="1" w:styleId="article-headerinfogrouplabel">
    <w:name w:val="article-header__info__group__label"/>
    <w:basedOn w:val="DefaultParagraphFont"/>
    <w:rsid w:val="00AE30CA"/>
  </w:style>
  <w:style w:type="character" w:customStyle="1" w:styleId="apple-converted-space">
    <w:name w:val="apple-converted-space"/>
    <w:basedOn w:val="DefaultParagraphFont"/>
    <w:rsid w:val="00AE30CA"/>
  </w:style>
  <w:style w:type="character" w:styleId="Hyperlink">
    <w:name w:val="Hyperlink"/>
    <w:basedOn w:val="DefaultParagraphFont"/>
    <w:uiPriority w:val="99"/>
    <w:unhideWhenUsed/>
    <w:rsid w:val="00AE30CA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AE30CA"/>
    <w:rPr>
      <w:color w:val="605E5C"/>
      <w:shd w:val="clear" w:color="auto" w:fill="E1DFDD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E30CA"/>
    <w:pPr>
      <w:spacing w:after="160"/>
    </w:pPr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E30CA"/>
    <w:rPr>
      <w:b/>
      <w:bCs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AE30CA"/>
    <w:rPr>
      <w:color w:val="96607D" w:themeColor="followedHyperlink"/>
      <w:u w:val="single"/>
    </w:rPr>
  </w:style>
  <w:style w:type="paragraph" w:customStyle="1" w:styleId="msonormal0">
    <w:name w:val="msonormal"/>
    <w:basedOn w:val="Normal"/>
    <w:rsid w:val="00AE30C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lang w:eastAsia="en-GB"/>
      <w14:ligatures w14:val="none"/>
    </w:rPr>
  </w:style>
  <w:style w:type="paragraph" w:customStyle="1" w:styleId="font5">
    <w:name w:val="font5"/>
    <w:basedOn w:val="Normal"/>
    <w:rsid w:val="00AE30C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lang w:eastAsia="en-GB"/>
      <w14:ligatures w14:val="none"/>
    </w:rPr>
  </w:style>
  <w:style w:type="paragraph" w:customStyle="1" w:styleId="font6">
    <w:name w:val="font6"/>
    <w:basedOn w:val="Normal"/>
    <w:rsid w:val="00AE30CA"/>
    <w:pPr>
      <w:spacing w:before="100" w:beforeAutospacing="1" w:after="100" w:afterAutospacing="1" w:line="240" w:lineRule="auto"/>
    </w:pPr>
    <w:rPr>
      <w:rFonts w:ascii="Calibri Light" w:eastAsia="Times New Roman" w:hAnsi="Calibri Light" w:cs="Calibri Light"/>
      <w:kern w:val="0"/>
      <w:sz w:val="22"/>
      <w:szCs w:val="22"/>
      <w:lang w:eastAsia="en-GB"/>
      <w14:ligatures w14:val="none"/>
    </w:rPr>
  </w:style>
  <w:style w:type="paragraph" w:customStyle="1" w:styleId="font7">
    <w:name w:val="font7"/>
    <w:basedOn w:val="Normal"/>
    <w:rsid w:val="00AE30CA"/>
    <w:pPr>
      <w:spacing w:before="100" w:beforeAutospacing="1" w:after="100" w:afterAutospacing="1" w:line="240" w:lineRule="auto"/>
    </w:pPr>
    <w:rPr>
      <w:rFonts w:ascii="Calibri" w:eastAsia="Times New Roman" w:hAnsi="Calibri" w:cs="Calibri"/>
      <w:color w:val="000000"/>
      <w:kern w:val="0"/>
      <w:lang w:eastAsia="en-GB"/>
      <w14:ligatures w14:val="none"/>
    </w:rPr>
  </w:style>
  <w:style w:type="paragraph" w:customStyle="1" w:styleId="font8">
    <w:name w:val="font8"/>
    <w:basedOn w:val="Normal"/>
    <w:rsid w:val="00AE30CA"/>
    <w:pPr>
      <w:spacing w:before="100" w:beforeAutospacing="1" w:after="100" w:afterAutospacing="1" w:line="240" w:lineRule="auto"/>
    </w:pPr>
    <w:rPr>
      <w:rFonts w:ascii="Calibri" w:eastAsia="Times New Roman" w:hAnsi="Calibri" w:cs="Calibri"/>
      <w:color w:val="000000"/>
      <w:kern w:val="0"/>
      <w:sz w:val="20"/>
      <w:szCs w:val="20"/>
      <w:lang w:eastAsia="en-GB"/>
      <w14:ligatures w14:val="none"/>
    </w:rPr>
  </w:style>
  <w:style w:type="paragraph" w:customStyle="1" w:styleId="font9">
    <w:name w:val="font9"/>
    <w:basedOn w:val="Normal"/>
    <w:rsid w:val="00AE30CA"/>
    <w:pPr>
      <w:spacing w:before="100" w:beforeAutospacing="1" w:after="100" w:afterAutospacing="1" w:line="240" w:lineRule="auto"/>
    </w:pPr>
    <w:rPr>
      <w:rFonts w:ascii="Calibri Light" w:eastAsia="Times New Roman" w:hAnsi="Calibri Light" w:cs="Calibri Light"/>
      <w:color w:val="000000"/>
      <w:kern w:val="0"/>
      <w:sz w:val="22"/>
      <w:szCs w:val="22"/>
      <w:lang w:eastAsia="en-GB"/>
      <w14:ligatures w14:val="none"/>
    </w:rPr>
  </w:style>
  <w:style w:type="paragraph" w:customStyle="1" w:styleId="font10">
    <w:name w:val="font10"/>
    <w:basedOn w:val="Normal"/>
    <w:rsid w:val="00AE30CA"/>
    <w:pPr>
      <w:spacing w:before="100" w:beforeAutospacing="1" w:after="100" w:afterAutospacing="1" w:line="240" w:lineRule="auto"/>
    </w:pPr>
    <w:rPr>
      <w:rFonts w:ascii="Calibri Light" w:eastAsia="Times New Roman" w:hAnsi="Calibri Light" w:cs="Calibri Light"/>
      <w:color w:val="000000"/>
      <w:kern w:val="0"/>
      <w:sz w:val="21"/>
      <w:szCs w:val="21"/>
      <w:lang w:eastAsia="en-GB"/>
      <w14:ligatures w14:val="none"/>
    </w:rPr>
  </w:style>
  <w:style w:type="paragraph" w:customStyle="1" w:styleId="font11">
    <w:name w:val="font11"/>
    <w:basedOn w:val="Normal"/>
    <w:rsid w:val="00AE30CA"/>
    <w:pPr>
      <w:spacing w:before="100" w:beforeAutospacing="1" w:after="100" w:afterAutospacing="1" w:line="240" w:lineRule="auto"/>
    </w:pPr>
    <w:rPr>
      <w:rFonts w:ascii="Calibri Light" w:eastAsia="Times New Roman" w:hAnsi="Calibri Light" w:cs="Calibri Light"/>
      <w:color w:val="000000"/>
      <w:kern w:val="0"/>
      <w:sz w:val="20"/>
      <w:szCs w:val="20"/>
      <w:lang w:eastAsia="en-GB"/>
      <w14:ligatures w14:val="none"/>
    </w:rPr>
  </w:style>
  <w:style w:type="paragraph" w:customStyle="1" w:styleId="xl63">
    <w:name w:val="xl63"/>
    <w:basedOn w:val="Normal"/>
    <w:rsid w:val="00AE30CA"/>
    <w:pP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kern w:val="0"/>
      <w:lang w:eastAsia="en-GB"/>
      <w14:ligatures w14:val="none"/>
    </w:rPr>
  </w:style>
  <w:style w:type="paragraph" w:customStyle="1" w:styleId="xl64">
    <w:name w:val="xl64"/>
    <w:basedOn w:val="Normal"/>
    <w:rsid w:val="00AE30CA"/>
    <w:pP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kern w:val="0"/>
      <w:lang w:eastAsia="en-GB"/>
      <w14:ligatures w14:val="none"/>
    </w:rPr>
  </w:style>
  <w:style w:type="paragraph" w:customStyle="1" w:styleId="xl65">
    <w:name w:val="xl65"/>
    <w:basedOn w:val="Normal"/>
    <w:rsid w:val="00AE30CA"/>
    <w:pP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b/>
      <w:bCs/>
      <w:kern w:val="0"/>
      <w:lang w:eastAsia="en-GB"/>
      <w14:ligatures w14:val="none"/>
    </w:rPr>
  </w:style>
  <w:style w:type="paragraph" w:customStyle="1" w:styleId="xl66">
    <w:name w:val="xl66"/>
    <w:basedOn w:val="Normal"/>
    <w:rsid w:val="00AE30CA"/>
    <w:pP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i/>
      <w:iCs/>
      <w:kern w:val="0"/>
      <w:lang w:eastAsia="en-GB"/>
      <w14:ligatures w14:val="none"/>
    </w:rPr>
  </w:style>
  <w:style w:type="paragraph" w:customStyle="1" w:styleId="xl67">
    <w:name w:val="xl67"/>
    <w:basedOn w:val="Normal"/>
    <w:rsid w:val="00AE30CA"/>
    <w:pP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i/>
      <w:iCs/>
      <w:kern w:val="0"/>
      <w:lang w:eastAsia="en-GB"/>
      <w14:ligatures w14:val="none"/>
    </w:rPr>
  </w:style>
  <w:style w:type="paragraph" w:customStyle="1" w:styleId="xl68">
    <w:name w:val="xl68"/>
    <w:basedOn w:val="Normal"/>
    <w:rsid w:val="00AE30CA"/>
    <w:pPr>
      <w:shd w:val="clear" w:color="000000" w:fill="FFFF00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b/>
      <w:bCs/>
      <w:kern w:val="0"/>
      <w:lang w:eastAsia="en-GB"/>
      <w14:ligatures w14:val="none"/>
    </w:rPr>
  </w:style>
  <w:style w:type="paragraph" w:customStyle="1" w:styleId="xl69">
    <w:name w:val="xl69"/>
    <w:basedOn w:val="Normal"/>
    <w:rsid w:val="00AE30CA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kern w:val="0"/>
      <w:lang w:eastAsia="en-GB"/>
      <w14:ligatures w14:val="none"/>
    </w:rPr>
  </w:style>
  <w:style w:type="paragraph" w:customStyle="1" w:styleId="xl70">
    <w:name w:val="xl70"/>
    <w:basedOn w:val="Normal"/>
    <w:rsid w:val="00AE30C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lang w:eastAsia="en-GB"/>
      <w14:ligatures w14:val="none"/>
    </w:rPr>
  </w:style>
  <w:style w:type="paragraph" w:customStyle="1" w:styleId="xl71">
    <w:name w:val="xl71"/>
    <w:basedOn w:val="Normal"/>
    <w:rsid w:val="00AE30CA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kern w:val="0"/>
      <w:lang w:eastAsia="en-GB"/>
      <w14:ligatures w14:val="none"/>
    </w:rPr>
  </w:style>
  <w:style w:type="paragraph" w:customStyle="1" w:styleId="xl72">
    <w:name w:val="xl72"/>
    <w:basedOn w:val="Normal"/>
    <w:rsid w:val="00AE30C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lang w:eastAsia="en-GB"/>
      <w14:ligatures w14:val="none"/>
    </w:rPr>
  </w:style>
  <w:style w:type="paragraph" w:customStyle="1" w:styleId="xl73">
    <w:name w:val="xl73"/>
    <w:basedOn w:val="Normal"/>
    <w:rsid w:val="00AE30CA"/>
    <w:pPr>
      <w:shd w:val="clear" w:color="000000" w:fill="FFFF00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i/>
      <w:iCs/>
      <w:kern w:val="0"/>
      <w:lang w:eastAsia="en-GB"/>
      <w14:ligatures w14:val="none"/>
    </w:rPr>
  </w:style>
  <w:style w:type="paragraph" w:customStyle="1" w:styleId="xl74">
    <w:name w:val="xl74"/>
    <w:basedOn w:val="Normal"/>
    <w:rsid w:val="00AE30CA"/>
    <w:pPr>
      <w:shd w:val="clear" w:color="000000" w:fill="FFFF00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kern w:val="0"/>
      <w:lang w:eastAsia="en-GB"/>
      <w14:ligatures w14:val="none"/>
    </w:rPr>
  </w:style>
  <w:style w:type="paragraph" w:styleId="Revision">
    <w:name w:val="Revision"/>
    <w:hidden/>
    <w:uiPriority w:val="99"/>
    <w:semiHidden/>
    <w:rsid w:val="00AE30CA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013775"/>
    <w:pPr>
      <w:spacing w:after="0"/>
      <w:jc w:val="center"/>
    </w:pPr>
    <w:rPr>
      <w:rFonts w:ascii="Aptos" w:hAnsi="Aptos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13775"/>
    <w:rPr>
      <w:rFonts w:ascii="Aptos" w:hAnsi="Aptos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13775"/>
    <w:pPr>
      <w:spacing w:line="240" w:lineRule="auto"/>
    </w:pPr>
    <w:rPr>
      <w:rFonts w:ascii="Aptos" w:hAnsi="Aptos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13775"/>
    <w:rPr>
      <w:rFonts w:ascii="Aptos" w:hAnsi="Aptos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485244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2307/2787065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dictionary.apa.org/problem-focused-coping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dictionary.apa.org/emotion-focused-coping" TargetMode="External"/><Relationship Id="rId11" Type="http://schemas.openxmlformats.org/officeDocument/2006/relationships/fontTable" Target="fontTable.xml"/><Relationship Id="rId5" Type="http://schemas.openxmlformats.org/officeDocument/2006/relationships/hyperlink" Target="https://dictionary.apa.org/avoidance-coping" TargetMode="External"/><Relationship Id="rId10" Type="http://schemas.openxmlformats.org/officeDocument/2006/relationships/hyperlink" Target="https://doi.org/10.1007/BF00300268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doi.org/https://dx.doi.org/10.1136/bmjopen-2015-010641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.~WRD0004</Template>
  <TotalTime>41</TotalTime>
  <Pages>20</Pages>
  <Words>7940</Words>
  <Characters>45262</Characters>
  <Application>Microsoft Office Word</Application>
  <DocSecurity>0</DocSecurity>
  <Lines>377</Lines>
  <Paragraphs>10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0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thew Iasiello</dc:creator>
  <cp:keywords/>
  <dc:description/>
  <cp:lastModifiedBy>Matthew Iasiello</cp:lastModifiedBy>
  <cp:revision>8</cp:revision>
  <dcterms:created xsi:type="dcterms:W3CDTF">2025-01-06T03:47:00Z</dcterms:created>
  <dcterms:modified xsi:type="dcterms:W3CDTF">2025-06-10T09:46:00Z</dcterms:modified>
</cp:coreProperties>
</file>